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60541" w14:textId="77777777" w:rsidR="0069274C" w:rsidRPr="009A4209" w:rsidRDefault="0069274C" w:rsidP="0069274C">
      <w:pPr>
        <w:rPr>
          <w:rFonts w:ascii="Times New Roman" w:hAnsi="Times New Roman" w:cs="Times New Roman"/>
        </w:rPr>
      </w:pPr>
      <w:bookmarkStart w:id="0" w:name="_GoBack"/>
      <w:bookmarkEnd w:id="0"/>
      <w:r>
        <w:rPr>
          <w:rFonts w:ascii="Times New Roman" w:hAnsi="Times New Roman" w:cs="Times New Roman"/>
          <w:b/>
        </w:rPr>
        <w:t xml:space="preserve">Table </w:t>
      </w:r>
      <w:r w:rsidRPr="009A4209">
        <w:rPr>
          <w:rFonts w:ascii="Times New Roman" w:hAnsi="Times New Roman" w:cs="Times New Roman"/>
          <w:b/>
        </w:rPr>
        <w:t>1.</w:t>
      </w:r>
      <w:r w:rsidRPr="009A4209">
        <w:rPr>
          <w:rFonts w:ascii="Times New Roman" w:hAnsi="Times New Roman" w:cs="Times New Roman"/>
        </w:rPr>
        <w:t xml:space="preserve">  Characteristics of included studies.</w:t>
      </w:r>
    </w:p>
    <w:p w14:paraId="2994563F" w14:textId="77777777" w:rsidR="0069274C" w:rsidRPr="009A4209" w:rsidRDefault="0069274C" w:rsidP="0069274C">
      <w:pPr>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2"/>
        <w:gridCol w:w="1328"/>
        <w:gridCol w:w="1784"/>
        <w:gridCol w:w="1408"/>
        <w:gridCol w:w="1109"/>
        <w:gridCol w:w="1297"/>
        <w:gridCol w:w="1387"/>
        <w:gridCol w:w="955"/>
        <w:gridCol w:w="1342"/>
        <w:gridCol w:w="930"/>
        <w:gridCol w:w="1736"/>
      </w:tblGrid>
      <w:tr w:rsidR="0069274C" w:rsidRPr="009A4209" w14:paraId="17039721" w14:textId="77777777" w:rsidTr="00E36F97">
        <w:trPr>
          <w:cantSplit/>
          <w:trHeight w:val="706"/>
          <w:tblHeader/>
        </w:trPr>
        <w:tc>
          <w:tcPr>
            <w:tcW w:w="0" w:type="auto"/>
            <w:vAlign w:val="center"/>
          </w:tcPr>
          <w:p w14:paraId="3ABD7B3D"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bCs/>
                <w:color w:val="000000"/>
                <w:sz w:val="20"/>
                <w:szCs w:val="20"/>
              </w:rPr>
              <w:t>Author and year</w:t>
            </w:r>
          </w:p>
        </w:tc>
        <w:tc>
          <w:tcPr>
            <w:tcW w:w="0" w:type="auto"/>
            <w:shd w:val="clear" w:color="auto" w:fill="auto"/>
            <w:vAlign w:val="center"/>
            <w:hideMark/>
          </w:tcPr>
          <w:p w14:paraId="122DB086"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Analytic method</w:t>
            </w:r>
          </w:p>
        </w:tc>
        <w:tc>
          <w:tcPr>
            <w:tcW w:w="0" w:type="auto"/>
            <w:shd w:val="clear" w:color="auto" w:fill="auto"/>
            <w:vAlign w:val="center"/>
            <w:hideMark/>
          </w:tcPr>
          <w:p w14:paraId="7DD9C497"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Epistemological orientation</w:t>
            </w:r>
          </w:p>
        </w:tc>
        <w:tc>
          <w:tcPr>
            <w:tcW w:w="0" w:type="auto"/>
            <w:shd w:val="clear" w:color="auto" w:fill="auto"/>
            <w:vAlign w:val="center"/>
            <w:hideMark/>
          </w:tcPr>
          <w:p w14:paraId="2657D2BD"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Data used</w:t>
            </w:r>
          </w:p>
        </w:tc>
        <w:tc>
          <w:tcPr>
            <w:tcW w:w="0" w:type="auto"/>
            <w:shd w:val="clear" w:color="auto" w:fill="auto"/>
            <w:vAlign w:val="center"/>
            <w:hideMark/>
          </w:tcPr>
          <w:p w14:paraId="123C5622"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 xml:space="preserve">Study </w:t>
            </w:r>
            <w:r w:rsidRPr="009A4209">
              <w:rPr>
                <w:rFonts w:ascii="Times New Roman" w:eastAsia="Times New Roman" w:hAnsi="Times New Roman" w:cs="Times New Roman"/>
                <w:b/>
                <w:i/>
                <w:color w:val="000000"/>
                <w:sz w:val="20"/>
                <w:szCs w:val="20"/>
              </w:rPr>
              <w:t>n</w:t>
            </w:r>
          </w:p>
        </w:tc>
        <w:tc>
          <w:tcPr>
            <w:tcW w:w="0" w:type="auto"/>
            <w:shd w:val="clear" w:color="auto" w:fill="auto"/>
            <w:vAlign w:val="center"/>
            <w:hideMark/>
          </w:tcPr>
          <w:p w14:paraId="2FC1160B"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Format</w:t>
            </w:r>
          </w:p>
        </w:tc>
        <w:tc>
          <w:tcPr>
            <w:tcW w:w="0" w:type="auto"/>
            <w:shd w:val="clear" w:color="auto" w:fill="auto"/>
            <w:vAlign w:val="center"/>
            <w:hideMark/>
          </w:tcPr>
          <w:p w14:paraId="1D77669C"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Geography</w:t>
            </w:r>
          </w:p>
        </w:tc>
        <w:tc>
          <w:tcPr>
            <w:tcW w:w="0" w:type="auto"/>
            <w:shd w:val="clear" w:color="auto" w:fill="auto"/>
            <w:vAlign w:val="center"/>
            <w:hideMark/>
          </w:tcPr>
          <w:p w14:paraId="08A83482"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Study timeline</w:t>
            </w:r>
          </w:p>
        </w:tc>
        <w:tc>
          <w:tcPr>
            <w:tcW w:w="0" w:type="auto"/>
            <w:shd w:val="clear" w:color="auto" w:fill="auto"/>
            <w:vAlign w:val="center"/>
            <w:hideMark/>
          </w:tcPr>
          <w:p w14:paraId="37F31DCB"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Places discussed</w:t>
            </w:r>
          </w:p>
        </w:tc>
        <w:tc>
          <w:tcPr>
            <w:tcW w:w="0" w:type="auto"/>
            <w:shd w:val="clear" w:color="auto" w:fill="auto"/>
            <w:vAlign w:val="center"/>
            <w:hideMark/>
          </w:tcPr>
          <w:p w14:paraId="04CAC1ED"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Specific drug?</w:t>
            </w:r>
          </w:p>
        </w:tc>
        <w:tc>
          <w:tcPr>
            <w:tcW w:w="0" w:type="auto"/>
            <w:shd w:val="clear" w:color="auto" w:fill="auto"/>
            <w:vAlign w:val="center"/>
            <w:hideMark/>
          </w:tcPr>
          <w:p w14:paraId="717E5804" w14:textId="77777777" w:rsidR="0069274C" w:rsidRPr="009A4209" w:rsidRDefault="0069274C" w:rsidP="00E36F97">
            <w:pPr>
              <w:rPr>
                <w:rFonts w:ascii="Times New Roman" w:eastAsia="Times New Roman" w:hAnsi="Times New Roman" w:cs="Times New Roman"/>
                <w:b/>
                <w:color w:val="000000"/>
                <w:sz w:val="20"/>
                <w:szCs w:val="20"/>
              </w:rPr>
            </w:pPr>
            <w:r w:rsidRPr="009A4209">
              <w:rPr>
                <w:rFonts w:ascii="Times New Roman" w:eastAsia="Times New Roman" w:hAnsi="Times New Roman" w:cs="Times New Roman"/>
                <w:b/>
                <w:color w:val="000000"/>
                <w:sz w:val="20"/>
                <w:szCs w:val="20"/>
              </w:rPr>
              <w:t>Specific population?</w:t>
            </w:r>
          </w:p>
        </w:tc>
      </w:tr>
      <w:tr w:rsidR="0069274C" w:rsidRPr="009A4209" w14:paraId="79C3AC1C" w14:textId="77777777" w:rsidTr="00E36F97">
        <w:trPr>
          <w:cantSplit/>
          <w:trHeight w:val="600"/>
        </w:trPr>
        <w:tc>
          <w:tcPr>
            <w:tcW w:w="0" w:type="auto"/>
            <w:vAlign w:val="center"/>
          </w:tcPr>
          <w:p w14:paraId="7FC98242"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1300/J233v06n01", "ISBN" : "1533-2640", "abstract" : "Research on Latino gay men drug use is limited. This study explores the narratives of 16 Latino drug-using gay men living in the San Francisco Bay Area by exploring the role social settings play in their drug use, as well as by identifying the reasons and motivations for drug-use. Using a thematic content analysis, 16 interviews with LGM living in the San Francisco Bay Area were analyzed. Results suggest LGMhave different reasons for drug use across multiple settings. Participants use drugs to cope with their sexual identity, to feel like part of the mainstream gay community, and to reduce sexual inhibitions. Understanding how Latino gay men (LGM) perceive their drug use within their social, political, and economic environment would aid in the development of culturally adequate interventions. Copyright by The Haworth Press, Inc. All rights reserved.", "author" : [ { "dropping-particle" : "", "family" : "Bauermeister", "given" : "Jose A", "non-dropping-particle" : "", "parse-names" : false, "suffix" : "" } ], "collection-title" : "Drugs &amp; Society", "container-title" : "Journal of Ethnicity in Substance Abuse", "editor" : [ { "dropping-particle" : "", "family" : "Bauermeister Carballo-Dieguez, Carrier, Castro, Chesney, Clatts, D'Augelli, Dolezal, Diaz, Diaz, Diaz, Diaz, Diaz, Epstein, Freese, Garnets, Gorman, Greenwood, Herek, Herek, Herek, Hughes, Klitzman, Kourany, Malyon, Mays, McKirnan, McKirnan, Meyer, Meyer", "given" : "Carballo-Dieguez", "non-dropping-particle" : "", "parse-names" : false, "suffix" : "" } ], "id" : "ITEM-1", "issue" : "1", "issued" : { "date-parts" : [ [ "2007" ] ] }, "page" : "109-129", "publisher" : "Haworth Press Inc.", "publisher-place" : "Bauermeister, Jose A.: Department of Health Behavior and Health Education, 1420 Washington Heights, Ann Arbor, MI, US, 48109, jbauerme@umich.edu", "title" : "It's all about \"connecting\": Reasons for drug use among Latino gay men living in the San Francisco Bay area.", "type" : "article-journal", "volume" : "6" }, "uris" : [ "http://www.mendeley.com/documents/?uuid=09dbf526-2bd8-40bb-8a51-2adac6f8536a" ] } ], "mendeley" : { "formattedCitation" : "(Bauermeister, 2007)", "manualFormatting" : "Bauermeister, 2007", "plainTextFormattedCitation" : "(Bauermeister, 2007)", "previouslyFormattedCitation" : "(Bauermeister 2007)"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Bauermeister, 2007</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709723C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Thematic analysis</w:t>
            </w:r>
          </w:p>
        </w:tc>
        <w:tc>
          <w:tcPr>
            <w:tcW w:w="0" w:type="auto"/>
            <w:shd w:val="clear" w:color="auto" w:fill="auto"/>
            <w:vAlign w:val="center"/>
            <w:hideMark/>
          </w:tcPr>
          <w:p w14:paraId="714532D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06BBFA9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mi-structured face-to-face interviews</w:t>
            </w:r>
          </w:p>
        </w:tc>
        <w:tc>
          <w:tcPr>
            <w:tcW w:w="0" w:type="auto"/>
            <w:shd w:val="clear" w:color="auto" w:fill="auto"/>
            <w:vAlign w:val="center"/>
            <w:hideMark/>
          </w:tcPr>
          <w:p w14:paraId="7489F56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6</w:t>
            </w:r>
          </w:p>
        </w:tc>
        <w:tc>
          <w:tcPr>
            <w:tcW w:w="0" w:type="auto"/>
            <w:shd w:val="clear" w:color="auto" w:fill="auto"/>
            <w:vAlign w:val="center"/>
            <w:hideMark/>
          </w:tcPr>
          <w:p w14:paraId="6B99771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shd w:val="clear" w:color="auto" w:fill="auto"/>
            <w:vAlign w:val="center"/>
            <w:hideMark/>
          </w:tcPr>
          <w:p w14:paraId="797AB08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an Francisco, CA</w:t>
            </w:r>
          </w:p>
        </w:tc>
        <w:tc>
          <w:tcPr>
            <w:tcW w:w="0" w:type="auto"/>
            <w:shd w:val="clear" w:color="auto" w:fill="auto"/>
            <w:vAlign w:val="center"/>
            <w:hideMark/>
          </w:tcPr>
          <w:p w14:paraId="72D4138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2003-2004</w:t>
            </w:r>
          </w:p>
        </w:tc>
        <w:tc>
          <w:tcPr>
            <w:tcW w:w="0" w:type="auto"/>
            <w:shd w:val="clear" w:color="auto" w:fill="auto"/>
            <w:vAlign w:val="center"/>
            <w:hideMark/>
          </w:tcPr>
          <w:p w14:paraId="4CFDD0B9"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ance clubs, sex clubs, gay bars</w:t>
            </w:r>
          </w:p>
        </w:tc>
        <w:tc>
          <w:tcPr>
            <w:tcW w:w="0" w:type="auto"/>
            <w:shd w:val="clear" w:color="auto" w:fill="auto"/>
            <w:vAlign w:val="center"/>
            <w:hideMark/>
          </w:tcPr>
          <w:p w14:paraId="403D295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0567CA2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Latino gay men</w:t>
            </w:r>
          </w:p>
        </w:tc>
      </w:tr>
      <w:tr w:rsidR="0069274C" w:rsidRPr="009A4209" w14:paraId="33BDF1DD" w14:textId="77777777" w:rsidTr="00E36F97">
        <w:trPr>
          <w:cantSplit/>
          <w:trHeight w:val="600"/>
        </w:trPr>
        <w:tc>
          <w:tcPr>
            <w:tcW w:w="0" w:type="auto"/>
            <w:vAlign w:val="center"/>
          </w:tcPr>
          <w:p w14:paraId="62AE9BD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Brown", "given" : "Glen", "non-dropping-particle" : "", "parse-names" : false, "suffix" : "" }, { "dropping-particle" : "", "family" : "Lau", "given" : "Chris", "non-dropping-particle" : "", "parse-names" : false, "suffix" : "" }, { "dropping-particle" : "", "family" : "Murray", "given" : "James", "non-dropping-particle" : "", "parse-names" : false, "suffix" : "" }, { "dropping-particle" : "", "family" : "Lyons", "given" : "Lori", "non-dropping-particle" : "", "parse-names" : false, "suffix" : "" } ], "id" : "ITEM-1", "issued" : { "date-parts" : [ [ "2000" ] ] }, "number-of-pages" : "1-12", "publisher-place" : "Toronto", "title" : "Drug Use &amp; HIV Risk Among Gay Men in the Dance/Club Scene in Toronto: How Should AIDS Prevention Programmes Respond?", "type" : "report" }, "uris" : [ "http://www.mendeley.com/documents/?uuid=723c210d-abd6-42d6-9fda-d0f10cb2b526" ] } ], "mendeley" : { "formattedCitation" : "(Brown et al., 2000)", "manualFormatting" : "Brown et al., 2000", "plainTextFormattedCitation" : "(Brown et al., 2000)", "previouslyFormattedCitation" : "(Brown et al. 2000)"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741CAB">
              <w:rPr>
                <w:rFonts w:ascii="Times New Roman" w:eastAsia="Times New Roman" w:hAnsi="Times New Roman" w:cs="Times New Roman"/>
                <w:noProof/>
                <w:color w:val="000000"/>
                <w:sz w:val="20"/>
                <w:szCs w:val="20"/>
              </w:rPr>
              <w:t>Brown et al., 2000</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5F9E6A7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Unclear</w:t>
            </w:r>
          </w:p>
        </w:tc>
        <w:tc>
          <w:tcPr>
            <w:tcW w:w="0" w:type="auto"/>
            <w:shd w:val="clear" w:color="auto" w:fill="auto"/>
            <w:vAlign w:val="center"/>
            <w:hideMark/>
          </w:tcPr>
          <w:p w14:paraId="5B682B4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4650416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Face-to-face and online focus groups and interviews</w:t>
            </w:r>
          </w:p>
        </w:tc>
        <w:tc>
          <w:tcPr>
            <w:tcW w:w="0" w:type="auto"/>
            <w:shd w:val="clear" w:color="auto" w:fill="auto"/>
            <w:vAlign w:val="center"/>
            <w:hideMark/>
          </w:tcPr>
          <w:p w14:paraId="0FE97EE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6</w:t>
            </w:r>
          </w:p>
        </w:tc>
        <w:tc>
          <w:tcPr>
            <w:tcW w:w="0" w:type="auto"/>
            <w:shd w:val="clear" w:color="auto" w:fill="auto"/>
            <w:vAlign w:val="center"/>
            <w:hideMark/>
          </w:tcPr>
          <w:p w14:paraId="0BB755F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Monograph</w:t>
            </w:r>
          </w:p>
        </w:tc>
        <w:tc>
          <w:tcPr>
            <w:tcW w:w="0" w:type="auto"/>
            <w:shd w:val="clear" w:color="auto" w:fill="auto"/>
            <w:vAlign w:val="center"/>
            <w:hideMark/>
          </w:tcPr>
          <w:p w14:paraId="136AA979"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Toronto</w:t>
            </w:r>
          </w:p>
        </w:tc>
        <w:tc>
          <w:tcPr>
            <w:tcW w:w="0" w:type="auto"/>
            <w:shd w:val="clear" w:color="auto" w:fill="auto"/>
            <w:vAlign w:val="center"/>
            <w:hideMark/>
          </w:tcPr>
          <w:p w14:paraId="7DF4434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pring 2000</w:t>
            </w:r>
          </w:p>
        </w:tc>
        <w:tc>
          <w:tcPr>
            <w:tcW w:w="0" w:type="auto"/>
            <w:shd w:val="clear" w:color="auto" w:fill="auto"/>
            <w:vAlign w:val="center"/>
            <w:hideMark/>
          </w:tcPr>
          <w:p w14:paraId="1EC5B6B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ance clubs</w:t>
            </w:r>
          </w:p>
        </w:tc>
        <w:tc>
          <w:tcPr>
            <w:tcW w:w="0" w:type="auto"/>
            <w:shd w:val="clear" w:color="auto" w:fill="auto"/>
            <w:vAlign w:val="center"/>
            <w:hideMark/>
          </w:tcPr>
          <w:p w14:paraId="2200302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7C430FB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Party attenders</w:t>
            </w:r>
          </w:p>
        </w:tc>
      </w:tr>
      <w:tr w:rsidR="0069274C" w:rsidRPr="009A4209" w14:paraId="41D5C4D9" w14:textId="77777777" w:rsidTr="00E36F97">
        <w:trPr>
          <w:cantSplit/>
          <w:trHeight w:val="600"/>
        </w:trPr>
        <w:tc>
          <w:tcPr>
            <w:tcW w:w="0" w:type="auto"/>
            <w:vAlign w:val="center"/>
          </w:tcPr>
          <w:p w14:paraId="18F468C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ISBN" : "0022-0426", "abstract" : "Conducted a qualitative study on the roles of gender and alcohol use in a Latino gay bar with transvestites. Participant observation and 4 in-depth interviews were carried out. The bar, as a leisure space, provided a social setting where gender and sexuality as social categories were being reconstructed and where alcohol use was part of several rites related to the disruption and dispersion of the gender/sexuality structure. The bar also held the meaning of a surrealistic space where reality was suspended, and it was viewed as a home away from home where familylike interaction and care determined a feeling of belonging. The importance of social space for people who experience marginality in their everyday lives is emphasized. (PsycINFO Database Record (c) 2012 APA, all rights reserved)", "author" : [ { "dropping-particle" : "", "family" : "Caceres", "given" : "Carlos F", "non-dropping-particle" : "", "parse-names" : false, "suffix" : "" }, { "dropping-particle" : "", "family" : "Cortinas", "given" : "Jorge I", "non-dropping-particle" : "", "parse-names" : false, "suffix" : "" } ], "container-title" : "Journal of Drug Issues", "id" : "ITEM-1", "issue" : "1", "issued" : { "date-parts" : [ [ "1996" ] ] }, "page" : "245-260", "publisher" : "Florida State University/School of Criminology &amp; Criminal Justice", "publisher-place" : "US", "title" : "Fantasy island: An ethnography of alcohol and gender roles in a Latino gay bar.", "type" : "article-journal", "volume" : "26" }, "uris" : [ "http://www.mendeley.com/documents/?uuid=db7f6f89-c758-47ee-a12a-2848a72af4b7" ] } ], "mendeley" : { "formattedCitation" : "(Caceres &amp; Cortinas, 1996)", "manualFormatting" : "Caceres &amp; Cortinas, 1996", "plainTextFormattedCitation" : "(Caceres &amp; Cortinas, 1996)", "previouslyFormattedCitation" : "(Caceres and Cortinas 1996)"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Caceres &amp; Cortinas, 1996</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73655F2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rounded theory, ethnography</w:t>
            </w:r>
          </w:p>
        </w:tc>
        <w:tc>
          <w:tcPr>
            <w:tcW w:w="0" w:type="auto"/>
            <w:shd w:val="clear" w:color="auto" w:fill="auto"/>
            <w:vAlign w:val="center"/>
            <w:hideMark/>
          </w:tcPr>
          <w:p w14:paraId="1301585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ocial constructionist</w:t>
            </w:r>
          </w:p>
        </w:tc>
        <w:tc>
          <w:tcPr>
            <w:tcW w:w="0" w:type="auto"/>
            <w:shd w:val="clear" w:color="auto" w:fill="auto"/>
            <w:vAlign w:val="center"/>
            <w:hideMark/>
          </w:tcPr>
          <w:p w14:paraId="35A668A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Observation, interviews, historical research</w:t>
            </w:r>
          </w:p>
        </w:tc>
        <w:tc>
          <w:tcPr>
            <w:tcW w:w="0" w:type="auto"/>
            <w:shd w:val="clear" w:color="auto" w:fill="auto"/>
            <w:vAlign w:val="center"/>
            <w:hideMark/>
          </w:tcPr>
          <w:p w14:paraId="4C09BC3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w:t>
            </w:r>
          </w:p>
        </w:tc>
        <w:tc>
          <w:tcPr>
            <w:tcW w:w="0" w:type="auto"/>
            <w:shd w:val="clear" w:color="auto" w:fill="auto"/>
            <w:vAlign w:val="center"/>
            <w:hideMark/>
          </w:tcPr>
          <w:p w14:paraId="2C8652E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shd w:val="clear" w:color="auto" w:fill="auto"/>
            <w:vAlign w:val="center"/>
            <w:hideMark/>
          </w:tcPr>
          <w:p w14:paraId="38269E3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an Francisco, CA</w:t>
            </w:r>
          </w:p>
        </w:tc>
        <w:tc>
          <w:tcPr>
            <w:tcW w:w="0" w:type="auto"/>
            <w:shd w:val="clear" w:color="auto" w:fill="auto"/>
            <w:vAlign w:val="center"/>
            <w:hideMark/>
          </w:tcPr>
          <w:p w14:paraId="3C8F7B7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p-Dec 1992</w:t>
            </w:r>
          </w:p>
        </w:tc>
        <w:tc>
          <w:tcPr>
            <w:tcW w:w="0" w:type="auto"/>
            <w:shd w:val="clear" w:color="auto" w:fill="auto"/>
            <w:vAlign w:val="center"/>
            <w:hideMark/>
          </w:tcPr>
          <w:p w14:paraId="678070E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Latino gay bar</w:t>
            </w:r>
          </w:p>
        </w:tc>
        <w:tc>
          <w:tcPr>
            <w:tcW w:w="0" w:type="auto"/>
            <w:shd w:val="clear" w:color="auto" w:fill="auto"/>
            <w:vAlign w:val="center"/>
            <w:hideMark/>
          </w:tcPr>
          <w:p w14:paraId="457729C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Alcohol</w:t>
            </w:r>
          </w:p>
        </w:tc>
        <w:tc>
          <w:tcPr>
            <w:tcW w:w="0" w:type="auto"/>
            <w:shd w:val="clear" w:color="auto" w:fill="auto"/>
            <w:vAlign w:val="center"/>
            <w:hideMark/>
          </w:tcPr>
          <w:p w14:paraId="0789859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Latinos</w:t>
            </w:r>
          </w:p>
        </w:tc>
      </w:tr>
      <w:tr w:rsidR="0069274C" w:rsidRPr="009A4209" w14:paraId="2361D3FB" w14:textId="77777777" w:rsidTr="00E36F97">
        <w:trPr>
          <w:cantSplit/>
          <w:trHeight w:val="600"/>
        </w:trPr>
        <w:tc>
          <w:tcPr>
            <w:tcW w:w="0" w:type="auto"/>
            <w:vAlign w:val="center"/>
          </w:tcPr>
          <w:p w14:paraId="40ED830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ISBN" : "0890-7064", "abstract" : "Although the general populace has stereotyped bathhouses that cater to men seeking sex with other men as facilitators of HIV transmission, little research has been conducted that examines such claims. The authors conducted structured, in-depth topical interviews with 41 men who frequent bathhouses in Houston, Texas. Qualitative data were collected. The qualitative data were analyzed using an inductive and deductive analytical process. The study finds that bathhouses are a setting in which sex occurs, but bathhouses per se do not determine the nature of sexual activities. Instead, the meanings patrons attach to the commercial public sex environment bathhouses and to the activities they perform there account for men's sexual risk behaviors. Many participants reported accurate knowledge regarding HIV and safer sex practices and also reported either avoiding penetrative sex or using condoms in this setting. Data are presented that elucidate the relationships between perceptions, drug use, and sexual risk behaviors. Findings are discussed in regard to intervention and future research. (PsycINFO Database Record (c) 2012 APA, all rights reserved) (journal abstract)", "author" : [ { "dropping-particle" : "", "family" : "Elwood", "given" : "William N", "non-dropping-particle" : "", "parse-names" : false, "suffix" : "" }, { "dropping-particle" : "", "family" : "Williams", "given" : "Mark L", "non-dropping-particle" : "", "parse-names" : false, "suffix" : "" } ], "collection-title" : "International Journal of Sexual Health", "container-title" : "Journal of Psychology &amp; Human Sexuality", "id" : "ITEM-1", "issue" : "2", "issued" : { "date-parts" : [ [ "1998" ] ] }, "page" : "23-44", "publisher" : "Haworth Press", "publisher-place" : "US", "title" : "Sex, drugs, and situation: Attitudes, drug use, and sexual risk behaviors among men who frequent bathhouses.", "type" : "article-journal", "volume" : "10" }, "uris" : [ "http://www.mendeley.com/documents/?uuid=d566686e-6127-4d3f-ae2c-3b3dd3f003d6" ] } ], "mendeley" : { "formattedCitation" : "(Elwood &amp; Williams, 1998)", "manualFormatting" : "Elwood &amp; Williams, 1998", "plainTextFormattedCitation" : "(Elwood &amp; Williams, 1998)", "previouslyFormattedCitation" : "(Elwood and Williams 1998)"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Elwood &amp; Williams, 1998</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72C7DD2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rounded theory</w:t>
            </w:r>
          </w:p>
        </w:tc>
        <w:tc>
          <w:tcPr>
            <w:tcW w:w="0" w:type="auto"/>
            <w:shd w:val="clear" w:color="auto" w:fill="auto"/>
            <w:vAlign w:val="center"/>
            <w:hideMark/>
          </w:tcPr>
          <w:p w14:paraId="787D3EC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Theory of reasoned action</w:t>
            </w:r>
          </w:p>
        </w:tc>
        <w:tc>
          <w:tcPr>
            <w:tcW w:w="0" w:type="auto"/>
            <w:shd w:val="clear" w:color="auto" w:fill="auto"/>
            <w:vAlign w:val="center"/>
            <w:hideMark/>
          </w:tcPr>
          <w:p w14:paraId="77DDFE9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tructured face-to-face interviews</w:t>
            </w:r>
          </w:p>
        </w:tc>
        <w:tc>
          <w:tcPr>
            <w:tcW w:w="0" w:type="auto"/>
            <w:shd w:val="clear" w:color="auto" w:fill="auto"/>
            <w:vAlign w:val="center"/>
            <w:hideMark/>
          </w:tcPr>
          <w:p w14:paraId="1A7C6D1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41</w:t>
            </w:r>
          </w:p>
        </w:tc>
        <w:tc>
          <w:tcPr>
            <w:tcW w:w="0" w:type="auto"/>
            <w:shd w:val="clear" w:color="auto" w:fill="auto"/>
            <w:vAlign w:val="center"/>
            <w:hideMark/>
          </w:tcPr>
          <w:p w14:paraId="32714EB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shd w:val="clear" w:color="auto" w:fill="auto"/>
            <w:vAlign w:val="center"/>
            <w:hideMark/>
          </w:tcPr>
          <w:p w14:paraId="3FE6848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Houston, TX</w:t>
            </w:r>
          </w:p>
        </w:tc>
        <w:tc>
          <w:tcPr>
            <w:tcW w:w="0" w:type="auto"/>
            <w:shd w:val="clear" w:color="auto" w:fill="auto"/>
            <w:vAlign w:val="center"/>
            <w:hideMark/>
          </w:tcPr>
          <w:p w14:paraId="0976D6A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ec 1995-Feb 1996</w:t>
            </w:r>
          </w:p>
        </w:tc>
        <w:tc>
          <w:tcPr>
            <w:tcW w:w="0" w:type="auto"/>
            <w:shd w:val="clear" w:color="auto" w:fill="auto"/>
            <w:vAlign w:val="center"/>
            <w:hideMark/>
          </w:tcPr>
          <w:p w14:paraId="2F16AE6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Bathhouses</w:t>
            </w:r>
          </w:p>
        </w:tc>
        <w:tc>
          <w:tcPr>
            <w:tcW w:w="0" w:type="auto"/>
            <w:shd w:val="clear" w:color="auto" w:fill="auto"/>
            <w:vAlign w:val="center"/>
            <w:hideMark/>
          </w:tcPr>
          <w:p w14:paraId="142E3D9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4CFD1029"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Bathhouse users</w:t>
            </w:r>
          </w:p>
        </w:tc>
      </w:tr>
      <w:tr w:rsidR="0069274C" w:rsidRPr="009A4209" w14:paraId="7F28EF8B" w14:textId="77777777" w:rsidTr="00E36F97">
        <w:trPr>
          <w:cantSplit/>
          <w:trHeight w:val="600"/>
        </w:trPr>
        <w:tc>
          <w:tcPr>
            <w:tcW w:w="0" w:type="auto"/>
            <w:vAlign w:val="center"/>
          </w:tcPr>
          <w:p w14:paraId="7B0E0AE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Green", "given" : "Adam Isaiah", "non-dropping-particle" : "", "parse-names" : false, "suffix" : "" } ], "container-title" : "Deviant Behavior", "id" : "ITEM-1", "issued" : { "date-parts" : [ [ "2003" ] ] }, "page" : "427-447", "title" : "\"Chem friendly\": The institutional basis of \"club-drug\" use in a sample of urban gay men", "type" : "article-journal", "volume" : "24" }, "uris" : [ "http://www.mendeley.com/documents/?uuid=e51781e3-abf7-4814-b57d-9ce0777621c5" ] } ], "mendeley" : { "formattedCitation" : "(Green, 2003)", "manualFormatting" : "Green, 2003", "plainTextFormattedCitation" : "(Green, 2003)", "previouslyFormattedCitation" : "(Green 2003)"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Green, 2003</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64C59ED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rounded theory</w:t>
            </w:r>
          </w:p>
        </w:tc>
        <w:tc>
          <w:tcPr>
            <w:tcW w:w="0" w:type="auto"/>
            <w:shd w:val="clear" w:color="auto" w:fill="auto"/>
            <w:vAlign w:val="center"/>
            <w:hideMark/>
          </w:tcPr>
          <w:p w14:paraId="0C6B138B"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02D97DE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mi-structured face-to-face interviews</w:t>
            </w:r>
          </w:p>
        </w:tc>
        <w:tc>
          <w:tcPr>
            <w:tcW w:w="0" w:type="auto"/>
            <w:shd w:val="clear" w:color="auto" w:fill="auto"/>
            <w:vAlign w:val="center"/>
            <w:hideMark/>
          </w:tcPr>
          <w:p w14:paraId="6CBF1E6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59</w:t>
            </w:r>
          </w:p>
        </w:tc>
        <w:tc>
          <w:tcPr>
            <w:tcW w:w="0" w:type="auto"/>
            <w:shd w:val="clear" w:color="auto" w:fill="auto"/>
            <w:vAlign w:val="center"/>
            <w:hideMark/>
          </w:tcPr>
          <w:p w14:paraId="7AFDD39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shd w:val="clear" w:color="auto" w:fill="auto"/>
            <w:vAlign w:val="center"/>
            <w:hideMark/>
          </w:tcPr>
          <w:p w14:paraId="76AC5DE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ew York City</w:t>
            </w:r>
          </w:p>
        </w:tc>
        <w:tc>
          <w:tcPr>
            <w:tcW w:w="0" w:type="auto"/>
            <w:shd w:val="clear" w:color="auto" w:fill="auto"/>
            <w:vAlign w:val="center"/>
            <w:hideMark/>
          </w:tcPr>
          <w:p w14:paraId="4D9AD9A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p 2000-Nov 2001</w:t>
            </w:r>
          </w:p>
        </w:tc>
        <w:tc>
          <w:tcPr>
            <w:tcW w:w="0" w:type="auto"/>
            <w:shd w:val="clear" w:color="auto" w:fill="auto"/>
            <w:vAlign w:val="center"/>
            <w:hideMark/>
          </w:tcPr>
          <w:p w14:paraId="489CD62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ance clubs, sex clubs, gay bars</w:t>
            </w:r>
          </w:p>
        </w:tc>
        <w:tc>
          <w:tcPr>
            <w:tcW w:w="0" w:type="auto"/>
            <w:shd w:val="clear" w:color="auto" w:fill="auto"/>
            <w:vAlign w:val="center"/>
            <w:hideMark/>
          </w:tcPr>
          <w:p w14:paraId="43D1558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lub drugs</w:t>
            </w:r>
          </w:p>
        </w:tc>
        <w:tc>
          <w:tcPr>
            <w:tcW w:w="0" w:type="auto"/>
            <w:shd w:val="clear" w:color="auto" w:fill="auto"/>
            <w:vAlign w:val="center"/>
            <w:hideMark/>
          </w:tcPr>
          <w:p w14:paraId="50CA624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r>
      <w:tr w:rsidR="0069274C" w:rsidRPr="009A4209" w14:paraId="28A4A118" w14:textId="77777777" w:rsidTr="00E36F97">
        <w:trPr>
          <w:cantSplit/>
          <w:trHeight w:val="600"/>
        </w:trPr>
        <w:tc>
          <w:tcPr>
            <w:tcW w:w="0" w:type="auto"/>
            <w:vAlign w:val="center"/>
          </w:tcPr>
          <w:p w14:paraId="607A98B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1", "issue" : "4", "issued" : { "date-parts" : [ [ "2006" ] ] }, "page" : "317-333", "title" : "Crystal methamphetamine and sexual sociality in an urban gay subculture: An elective affinity.", "type" : "article-journal", "volume" : "8" }, "uris" : [ "http://www.mendeley.com/documents/?uuid=53a12245-c624-4674-88f0-90ba26381367" ] } ], "mendeley" : { "formattedCitation" : "(Green &amp; Halkitis, 2006)", "manualFormatting" : "Green &amp; Halkitis, 2006", "plainTextFormattedCitation" : "(Green &amp; Halkitis, 2006)", "previouslyFormattedCitation" : "(Green and Halkitis 2006)"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Green &amp; Halkitis, 2006</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5A4169A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rounded theory</w:t>
            </w:r>
          </w:p>
        </w:tc>
        <w:tc>
          <w:tcPr>
            <w:tcW w:w="0" w:type="auto"/>
            <w:shd w:val="clear" w:color="auto" w:fill="auto"/>
            <w:vAlign w:val="center"/>
            <w:hideMark/>
          </w:tcPr>
          <w:p w14:paraId="1A7E852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02C71B7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mi-structured face-to-face interviews</w:t>
            </w:r>
          </w:p>
        </w:tc>
        <w:tc>
          <w:tcPr>
            <w:tcW w:w="0" w:type="auto"/>
            <w:shd w:val="clear" w:color="auto" w:fill="auto"/>
            <w:vAlign w:val="center"/>
            <w:hideMark/>
          </w:tcPr>
          <w:p w14:paraId="2B744B3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49</w:t>
            </w:r>
          </w:p>
        </w:tc>
        <w:tc>
          <w:tcPr>
            <w:tcW w:w="0" w:type="auto"/>
            <w:shd w:val="clear" w:color="auto" w:fill="auto"/>
            <w:vAlign w:val="center"/>
            <w:hideMark/>
          </w:tcPr>
          <w:p w14:paraId="27773BC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shd w:val="clear" w:color="auto" w:fill="auto"/>
            <w:vAlign w:val="center"/>
            <w:hideMark/>
          </w:tcPr>
          <w:p w14:paraId="243E13B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ew York City</w:t>
            </w:r>
          </w:p>
        </w:tc>
        <w:tc>
          <w:tcPr>
            <w:tcW w:w="0" w:type="auto"/>
            <w:shd w:val="clear" w:color="auto" w:fill="auto"/>
            <w:vAlign w:val="center"/>
            <w:hideMark/>
          </w:tcPr>
          <w:p w14:paraId="7C884BEB"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an-Feb 2001</w:t>
            </w:r>
          </w:p>
        </w:tc>
        <w:tc>
          <w:tcPr>
            <w:tcW w:w="0" w:type="auto"/>
            <w:shd w:val="clear" w:color="auto" w:fill="auto"/>
            <w:vAlign w:val="center"/>
            <w:hideMark/>
          </w:tcPr>
          <w:p w14:paraId="13D565CB"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ircuit parties, bathhouses, dance clubs, gay bars</w:t>
            </w:r>
          </w:p>
        </w:tc>
        <w:tc>
          <w:tcPr>
            <w:tcW w:w="0" w:type="auto"/>
            <w:shd w:val="clear" w:color="auto" w:fill="auto"/>
            <w:vAlign w:val="center"/>
            <w:hideMark/>
          </w:tcPr>
          <w:p w14:paraId="7CAED41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rystal meth</w:t>
            </w:r>
          </w:p>
        </w:tc>
        <w:tc>
          <w:tcPr>
            <w:tcW w:w="0" w:type="auto"/>
            <w:shd w:val="clear" w:color="auto" w:fill="auto"/>
            <w:vAlign w:val="center"/>
            <w:hideMark/>
          </w:tcPr>
          <w:p w14:paraId="5A0C65A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Report recent meth use and sex</w:t>
            </w:r>
          </w:p>
        </w:tc>
      </w:tr>
      <w:tr w:rsidR="0069274C" w:rsidRPr="009A4209" w14:paraId="6D7480D5" w14:textId="77777777" w:rsidTr="00E36F97">
        <w:trPr>
          <w:cantSplit/>
          <w:trHeight w:val="600"/>
        </w:trPr>
        <w:tc>
          <w:tcPr>
            <w:tcW w:w="0" w:type="auto"/>
            <w:vAlign w:val="center"/>
          </w:tcPr>
          <w:p w14:paraId="4EC4DEF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1016/j.drugpo.2010.09.004", "ISBN" : "0955-3959", "ISSN" : "0955-3959", "PMID" : "20952176", "abstract" : "Background: Research on harm reduction has typically focused on broad-based or organisational strategies such as needle exchange and opiate substitute programmes. Less attention has been paid to the self-directed harm reduction practices of substance users themselves. Few studies have focused on sexual minority populations such as gay and bisexual men and fewer still on the marginalised groups that constitute these populations. This paper identifies self-directed harm reduction strategies among substance using ethno-racially diverse gay and bisexual men. Methods: This article presents findings from the Party Drugs Study in Toronto's gay dance club scene, a community-based qualitative study in Toronto, Canada. We present a thematic analysis of interviews with 43 gay and bisexual men from diverse ethno-racial backgrounds about their substance use in the gay dance club scene. Findings: We identify five self-directed harm reduction strategies: rationing, controlling or avoiding mixing, controlling quality, maintaining a healthy lifestyle, and following guidelines during substance use. Conclusions: We discuss our findings in relation to prior research and to critical theory. We suggest that drug users' awareness of possible harm, and their personal investment in harm reduction, constitute a viable platform from which community-based and public health organisations may promote and strengthen harm reduction among gay and bisexual men from ethno-racially diverse backgrounds. 2010 Elsevier B.V.", "author" : [ { "dropping-particle" : "", "family" : "Greenspan", "given" : "Nicole R", "non-dropping-particle" : "", "parse-names" : false, "suffix" : "" }, { "dropping-particle" : "", "family" : "Aguinaldo", "given" : "Jeffrey P", "non-dropping-particle" : "", "parse-names" : false, "suffix" : "" }, { "dropping-particle" : "", "family" : "Husbands", "given" : "Winston", "non-dropping-particle" : "", "parse-names" : false, "suffix" : "" }, { "dropping-particle" : "", "family" : "Murray", "given" : "James", "non-dropping-particle" : "", "parse-names" : false, "suffix" : "" }, { "dropping-particle" : "", "family" : "Ho", "given" : "Peter", "non-dropping-particle" : "", "parse-names" : false, "suffix" : "" }, { "dropping-particle" : "", "family" : "Sutdhibhasilp", "given" : "Noulmook", "non-dropping-particle" : "", "parse-names" : false, "suffix" : "" }, { "dropping-particle" : "", "family" : "Cedano", "given" : "Jos\u00e9", "non-dropping-particle" : "", "parse-names" : false, "suffix" : "" }, { "dropping-particle" : "", "family" : "Lau", "given" : "Chris", "non-dropping-particle" : "", "parse-names" : false, "suffix" : "" }, { "dropping-particle" : "", "family" : "Gray", "given" : "Trevor", "non-dropping-particle" : "", "parse-names" : false, "suffix" : "" }, { "dropping-particle" : "", "family" : "Maharaj", "given" : "Rajendra", "non-dropping-particle" : "", "parse-names" : false, "suffix" : "" } ], "container-title" : "International Journal of Drug Policy", "id" : "ITEM-1", "issue" : "1", "issued" : { "date-parts" : [ [ "2011", "1" ] ] }, "note" : "From Duplicate 2 ( ", "page" : "56-62", "publisher" : "ELSEVIER SCIENCE BV", "publisher-place" : "PO BOX 211, 1000 AE AMSTERDAM, NETHERLANDS", "title" : "\"It's not rocket science, what I do\": Self-directed harm reduction strategies among drug using ethno-racially diverse gay and bisexual men.", "type" : "article-journal", "volume" : "22" }, "uris" : [ "http://www.mendeley.com/documents/?uuid=92ffb215-750d-49a9-8bc8-c41ab11062fd" ] }, { "id" : "ITEM-2",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2", "issued" : { "date-parts" : [ [ "2004" ] ] }, "publisher-place" : "Toronto", "title" : "Party Drugs in Toronto's Gay Dance Club Scene", "type" : "report" }, "uris" : [ "http://www.mendeley.com/documents/?uuid=7af88713-2db7-4493-a85f-3224b7014e97" ] } ], "mendeley" : { "formattedCitation" : "(Greenspan et al., 2011; Husbands et al., 2004)", "manualFormatting" : "Greenspan et al., 2011; Husbands et al., 2004", "plainTextFormattedCitation" : "(Greenspan et al., 2011; Husbands et al., 2004)", "previouslyFormattedCitation" : "(Greenspan et al. 2011; Husbands et al. 2004)"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Greenspan et al., 2011; Husbands et al., 2004</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71ABCF3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Thematic analysis</w:t>
            </w:r>
          </w:p>
        </w:tc>
        <w:tc>
          <w:tcPr>
            <w:tcW w:w="0" w:type="auto"/>
            <w:shd w:val="clear" w:color="auto" w:fill="auto"/>
            <w:vAlign w:val="center"/>
            <w:hideMark/>
          </w:tcPr>
          <w:p w14:paraId="6738CD5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0929649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mi-structured face-to-face interviews</w:t>
            </w:r>
          </w:p>
        </w:tc>
        <w:tc>
          <w:tcPr>
            <w:tcW w:w="0" w:type="auto"/>
            <w:shd w:val="clear" w:color="auto" w:fill="auto"/>
            <w:vAlign w:val="center"/>
            <w:hideMark/>
          </w:tcPr>
          <w:p w14:paraId="14047EE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74</w:t>
            </w:r>
          </w:p>
        </w:tc>
        <w:tc>
          <w:tcPr>
            <w:tcW w:w="0" w:type="auto"/>
            <w:shd w:val="clear" w:color="auto" w:fill="auto"/>
            <w:vAlign w:val="center"/>
            <w:hideMark/>
          </w:tcPr>
          <w:p w14:paraId="0B84FE12"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Monograph, journal article</w:t>
            </w:r>
          </w:p>
        </w:tc>
        <w:tc>
          <w:tcPr>
            <w:tcW w:w="0" w:type="auto"/>
            <w:shd w:val="clear" w:color="auto" w:fill="auto"/>
            <w:vAlign w:val="center"/>
            <w:hideMark/>
          </w:tcPr>
          <w:p w14:paraId="0813BB1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Toronto</w:t>
            </w:r>
          </w:p>
        </w:tc>
        <w:tc>
          <w:tcPr>
            <w:tcW w:w="0" w:type="auto"/>
            <w:shd w:val="clear" w:color="auto" w:fill="auto"/>
            <w:vAlign w:val="center"/>
            <w:hideMark/>
          </w:tcPr>
          <w:p w14:paraId="77FCAD2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un-Nov 2003</w:t>
            </w:r>
          </w:p>
        </w:tc>
        <w:tc>
          <w:tcPr>
            <w:tcW w:w="0" w:type="auto"/>
            <w:shd w:val="clear" w:color="auto" w:fill="auto"/>
            <w:vAlign w:val="center"/>
            <w:hideMark/>
          </w:tcPr>
          <w:p w14:paraId="338AB40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ance clubs</w:t>
            </w:r>
          </w:p>
        </w:tc>
        <w:tc>
          <w:tcPr>
            <w:tcW w:w="0" w:type="auto"/>
            <w:shd w:val="clear" w:color="auto" w:fill="auto"/>
            <w:vAlign w:val="center"/>
            <w:hideMark/>
          </w:tcPr>
          <w:p w14:paraId="6B29B09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lub drugs</w:t>
            </w:r>
          </w:p>
        </w:tc>
        <w:tc>
          <w:tcPr>
            <w:tcW w:w="0" w:type="auto"/>
            <w:shd w:val="clear" w:color="auto" w:fill="auto"/>
            <w:vAlign w:val="center"/>
            <w:hideMark/>
          </w:tcPr>
          <w:p w14:paraId="396832E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 xml:space="preserve">Racially diverse </w:t>
            </w:r>
            <w:proofErr w:type="spellStart"/>
            <w:r w:rsidRPr="009A4209">
              <w:rPr>
                <w:rFonts w:ascii="Times New Roman" w:eastAsia="Times New Roman" w:hAnsi="Times New Roman" w:cs="Times New Roman"/>
                <w:color w:val="000000"/>
                <w:sz w:val="20"/>
                <w:szCs w:val="20"/>
              </w:rPr>
              <w:t>clubgoers</w:t>
            </w:r>
            <w:proofErr w:type="spellEnd"/>
            <w:r w:rsidRPr="009A4209">
              <w:rPr>
                <w:rFonts w:ascii="Times New Roman" w:eastAsia="Times New Roman" w:hAnsi="Times New Roman" w:cs="Times New Roman"/>
                <w:color w:val="000000"/>
                <w:sz w:val="20"/>
                <w:szCs w:val="20"/>
              </w:rPr>
              <w:t xml:space="preserve"> reporting club drug use</w:t>
            </w:r>
          </w:p>
        </w:tc>
      </w:tr>
      <w:tr w:rsidR="0069274C" w:rsidRPr="009A4209" w14:paraId="78CBDF52" w14:textId="77777777" w:rsidTr="00E36F97">
        <w:trPr>
          <w:cantSplit/>
          <w:trHeight w:val="1500"/>
        </w:trPr>
        <w:tc>
          <w:tcPr>
            <w:tcW w:w="0" w:type="auto"/>
            <w:vAlign w:val="center"/>
          </w:tcPr>
          <w:p w14:paraId="297F53D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lastRenderedPageBreak/>
              <w:fldChar w:fldCharType="begin" w:fldLock="1"/>
            </w:r>
            <w:r>
              <w:rPr>
                <w:rFonts w:ascii="Times New Roman" w:eastAsia="Times New Roman" w:hAnsi="Times New Roman" w:cs="Times New Roman"/>
                <w:color w:val="000000"/>
                <w:sz w:val="20"/>
                <w:szCs w:val="20"/>
              </w:rPr>
              <w:instrText>ADDIN CSL_CITATION { "citationItems" : [ { "id" : "ITEM-1", "itemData" : { "ISBN" : "1875978232", "author" : [ { "dropping-particle" : "", "family" : "Ireland", "given" : "Kate", "non-dropping-particle" : "", "parse-names" : false, "suffix" : "" }, { "dropping-particle" : "", "family" : "Southgate", "given" : "Erica", "non-dropping-particle" : "", "parse-names" : false, "suffix" : "" }, { "dropping-particle" : "", "family" : "Knox", "given" : "Stephanie", "non-dropping-particle" : "", "parse-names" : false, "suffix" : "" }, { "dropping-particle" : "", "family" : "Ven", "given" : "Paul", "non-dropping-particle" : "Van de", "parse-names" : false, "suffix" : "" }, { "dropping-particle" : "", "family" : "Howard", "given" : "John", "non-dropping-particle" : "", "parse-names" : false, "suffix" : "" }, { "dropping-particle" : "", "family" : "Kippax", "given" : "Susan", "non-dropping-particle" : "", "parse-names" : false, "suffix" : "" } ], "id" : "ITEM-1", "issued" : { "date-parts" : [ [ "1999" ] ] }, "number-of-pages" : "1-109", "publisher-place" : "Sydney", "title" : "Using &amp; \u2018the scene\u2019: patterns and contexts of drug use among Sydney gay men", "type" : "report" }, "uris" : [ "http://www.mendeley.com/documents/?uuid=56866983-7313-4f23-961c-e32831def2c9" ] } ], "mendeley" : { "formattedCitation" : "(Ireland et al., 1999)", "manualFormatting" : "Ireland et al., 1999", "plainTextFormattedCitation" : "(Ireland et al., 1999)", "previouslyFormattedCitation" : "(Ireland et al. 1999)"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Ireland et al., 1999</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14BFCDF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rounded theory</w:t>
            </w:r>
          </w:p>
        </w:tc>
        <w:tc>
          <w:tcPr>
            <w:tcW w:w="0" w:type="auto"/>
            <w:shd w:val="clear" w:color="auto" w:fill="auto"/>
            <w:vAlign w:val="center"/>
            <w:hideMark/>
          </w:tcPr>
          <w:p w14:paraId="1D4CA64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 per se, but interpretive epistemology (Finch 1988) cited</w:t>
            </w:r>
          </w:p>
        </w:tc>
        <w:tc>
          <w:tcPr>
            <w:tcW w:w="0" w:type="auto"/>
            <w:shd w:val="clear" w:color="auto" w:fill="auto"/>
            <w:vAlign w:val="center"/>
            <w:hideMark/>
          </w:tcPr>
          <w:p w14:paraId="2093410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mi-structured face-to-face interviews</w:t>
            </w:r>
          </w:p>
        </w:tc>
        <w:tc>
          <w:tcPr>
            <w:tcW w:w="0" w:type="auto"/>
            <w:shd w:val="clear" w:color="auto" w:fill="auto"/>
            <w:vAlign w:val="center"/>
            <w:hideMark/>
          </w:tcPr>
          <w:p w14:paraId="4C3206C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20</w:t>
            </w:r>
          </w:p>
        </w:tc>
        <w:tc>
          <w:tcPr>
            <w:tcW w:w="0" w:type="auto"/>
            <w:shd w:val="clear" w:color="auto" w:fill="auto"/>
            <w:vAlign w:val="center"/>
            <w:hideMark/>
          </w:tcPr>
          <w:p w14:paraId="363ACF5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Monograph</w:t>
            </w:r>
          </w:p>
        </w:tc>
        <w:tc>
          <w:tcPr>
            <w:tcW w:w="0" w:type="auto"/>
            <w:shd w:val="clear" w:color="auto" w:fill="auto"/>
            <w:vAlign w:val="center"/>
            <w:hideMark/>
          </w:tcPr>
          <w:p w14:paraId="09312EA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ydney</w:t>
            </w:r>
          </w:p>
        </w:tc>
        <w:tc>
          <w:tcPr>
            <w:tcW w:w="0" w:type="auto"/>
            <w:shd w:val="clear" w:color="auto" w:fill="auto"/>
            <w:vAlign w:val="center"/>
            <w:hideMark/>
          </w:tcPr>
          <w:p w14:paraId="3ED75B5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997-1998</w:t>
            </w:r>
          </w:p>
        </w:tc>
        <w:tc>
          <w:tcPr>
            <w:tcW w:w="0" w:type="auto"/>
            <w:shd w:val="clear" w:color="auto" w:fill="auto"/>
            <w:vAlign w:val="center"/>
            <w:hideMark/>
          </w:tcPr>
          <w:p w14:paraId="66D6F11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ay clubs, dance parties</w:t>
            </w:r>
          </w:p>
        </w:tc>
        <w:tc>
          <w:tcPr>
            <w:tcW w:w="0" w:type="auto"/>
            <w:shd w:val="clear" w:color="auto" w:fill="auto"/>
            <w:vAlign w:val="center"/>
            <w:hideMark/>
          </w:tcPr>
          <w:p w14:paraId="5EEAED52"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759F3BF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MSM living with symptomatic HIV, asymptomatic HIV, or without HIV; injecting and non-injecting drug use</w:t>
            </w:r>
          </w:p>
        </w:tc>
      </w:tr>
      <w:tr w:rsidR="0069274C" w:rsidRPr="009A4209" w14:paraId="7BE0CA16" w14:textId="77777777" w:rsidTr="00E36F97">
        <w:trPr>
          <w:cantSplit/>
          <w:trHeight w:val="600"/>
        </w:trPr>
        <w:tc>
          <w:tcPr>
            <w:tcW w:w="0" w:type="auto"/>
            <w:vAlign w:val="center"/>
          </w:tcPr>
          <w:p w14:paraId="40434B5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1", "issue" : "3", "issued" : { "date-parts" : [ [ "2006" ] ] }, "note" : "From Duplicate 2 ( From \"Male Bonding Rituals\" to \"Suicide Tuesday\": A Qualitative Study of Issues Faced by Gay Ecstasy (MDMA) Users - Klitzman, Robert )",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uris" : [ "http://www.mendeley.com/documents/?uuid=b8c4c2e9-c7c4-4578-967b-9911948ae608" ] } ], "mendeley" : { "formattedCitation" : "(Klitzman, 2006)", "manualFormatting" : "Klitzman, 2006", "plainTextFormattedCitation" : "(Klitzman, 2006)", "previouslyFormattedCitation" : "(Klitzman 2006)"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Klitzman, 2006</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70AE40D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rounded theory</w:t>
            </w:r>
          </w:p>
        </w:tc>
        <w:tc>
          <w:tcPr>
            <w:tcW w:w="0" w:type="auto"/>
            <w:shd w:val="clear" w:color="auto" w:fill="auto"/>
            <w:vAlign w:val="center"/>
            <w:hideMark/>
          </w:tcPr>
          <w:p w14:paraId="67FB4C9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2EB5B1F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mi-structured face-to-face interviews</w:t>
            </w:r>
          </w:p>
        </w:tc>
        <w:tc>
          <w:tcPr>
            <w:tcW w:w="0" w:type="auto"/>
            <w:shd w:val="clear" w:color="auto" w:fill="auto"/>
            <w:vAlign w:val="center"/>
            <w:hideMark/>
          </w:tcPr>
          <w:p w14:paraId="0B7A2A2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2</w:t>
            </w:r>
          </w:p>
        </w:tc>
        <w:tc>
          <w:tcPr>
            <w:tcW w:w="0" w:type="auto"/>
            <w:shd w:val="clear" w:color="auto" w:fill="auto"/>
            <w:vAlign w:val="center"/>
            <w:hideMark/>
          </w:tcPr>
          <w:p w14:paraId="68AFDB9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shd w:val="clear" w:color="auto" w:fill="auto"/>
            <w:vAlign w:val="center"/>
            <w:hideMark/>
          </w:tcPr>
          <w:p w14:paraId="3D87AC8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ew York City</w:t>
            </w:r>
          </w:p>
        </w:tc>
        <w:tc>
          <w:tcPr>
            <w:tcW w:w="0" w:type="auto"/>
            <w:shd w:val="clear" w:color="auto" w:fill="auto"/>
            <w:vAlign w:val="center"/>
            <w:hideMark/>
          </w:tcPr>
          <w:p w14:paraId="18F3C41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999-2001</w:t>
            </w:r>
          </w:p>
        </w:tc>
        <w:tc>
          <w:tcPr>
            <w:tcW w:w="0" w:type="auto"/>
            <w:shd w:val="clear" w:color="auto" w:fill="auto"/>
            <w:vAlign w:val="center"/>
            <w:hideMark/>
          </w:tcPr>
          <w:p w14:paraId="5AB66D89"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ay clubs, circuit parties</w:t>
            </w:r>
          </w:p>
        </w:tc>
        <w:tc>
          <w:tcPr>
            <w:tcW w:w="0" w:type="auto"/>
            <w:shd w:val="clear" w:color="auto" w:fill="auto"/>
            <w:vAlign w:val="center"/>
            <w:hideMark/>
          </w:tcPr>
          <w:p w14:paraId="2395100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MDMA</w:t>
            </w:r>
          </w:p>
        </w:tc>
        <w:tc>
          <w:tcPr>
            <w:tcW w:w="0" w:type="auto"/>
            <w:shd w:val="clear" w:color="auto" w:fill="auto"/>
            <w:vAlign w:val="center"/>
            <w:hideMark/>
          </w:tcPr>
          <w:p w14:paraId="28951F5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MDMA users</w:t>
            </w:r>
          </w:p>
        </w:tc>
      </w:tr>
      <w:tr w:rsidR="0069274C" w:rsidRPr="009A4209" w14:paraId="06E8ED43" w14:textId="77777777" w:rsidTr="00E36F97">
        <w:trPr>
          <w:cantSplit/>
          <w:trHeight w:val="600"/>
        </w:trPr>
        <w:tc>
          <w:tcPr>
            <w:tcW w:w="0" w:type="auto"/>
            <w:vAlign w:val="center"/>
          </w:tcPr>
          <w:p w14:paraId="79B59AA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ISBN" : "0091-8369", "abstract" : "We investigated the gay dance party phenomenon in Sydney in terms of its social and historical context by carrying out 16 qualitative interviews with patrons and organisers of these events. Sydney with a population of 3.5 million is both the capital of New South Wales and the Gay capital of Australia. The gay dance party appears to be a response to a number of conditions which co-existed in the mid 1980s, as previously suggested by Wotherspoon (1991). These included the decriminalization of homosexuality and enactment of the anti-discrimination legislation which set the scene for greater expression of a gay lifestyle, the tradition of inner-city gay bars and private parties as meeting places, and the development of an inner-city gay enclave centred around the Kings Cross, Surry Hills, and Darlinghurst areas. In addition, the development of so-called 'party drugs' such as Ecstasy which acted as mood-modulators, the availability of appropriately sited venues, with the development of laser-lighting and other computer- generated light shows, and the new threat of HIV infection acted to provide the context for a more ritualized set of social interactions which fulfilled social and psychological needs for many of the gay party patrons.", "author" : [ { "dropping-particle" : "", "family" : "Lewis", "given" : "Lynette A", "non-dropping-particle" : "", "parse-names" : false, "suffix" : "" }, { "dropping-particle" : "", "family" : "Ross", "given" : "Michael W", "non-dropping-particle" : "", "parse-names" : false, "suffix" : "" } ], "container-title" : "Journal of Homosexuality", "id" : "ITEM-1", "issue" : "1", "issued" : { "date-parts" : [ [ "1995" ] ] }, "page" : "41-70", "publisher" : "Haworth Press", "publisher-place" : "L.A. Lewis, National Drug/Alcohol Research Ctr., University of New South Wales, P.O. Box 1, Kensington, NSW 2033, Australia", "title" : "The gay dance party culture in Sydney: A qualitative analysis", "type" : "article-journal", "volume" : "29" }, "uris" : [ "http://www.mendeley.com/documents/?uuid=a66cb518-0ded-417c-b6c8-9ac31accc4b4" ] } ], "mendeley" : { "formattedCitation" : "(Lewis &amp; Ross, 1995)", "manualFormatting" : "Lewis &amp; Ross, 1995", "plainTextFormattedCitation" : "(Lewis &amp; Ross, 1995)", "previouslyFormattedCitation" : "(Lewis and Ross 1995)"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Lewis &amp; Ross, 1995</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46FA47B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rounded theory</w:t>
            </w:r>
          </w:p>
        </w:tc>
        <w:tc>
          <w:tcPr>
            <w:tcW w:w="0" w:type="auto"/>
            <w:shd w:val="clear" w:color="auto" w:fill="auto"/>
            <w:vAlign w:val="center"/>
            <w:hideMark/>
          </w:tcPr>
          <w:p w14:paraId="0A9F067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ocial constructionist</w:t>
            </w:r>
          </w:p>
        </w:tc>
        <w:tc>
          <w:tcPr>
            <w:tcW w:w="0" w:type="auto"/>
            <w:shd w:val="clear" w:color="auto" w:fill="auto"/>
            <w:vAlign w:val="center"/>
            <w:hideMark/>
          </w:tcPr>
          <w:p w14:paraId="11C8A14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mi-structured face-to-face interviews</w:t>
            </w:r>
          </w:p>
        </w:tc>
        <w:tc>
          <w:tcPr>
            <w:tcW w:w="0" w:type="auto"/>
            <w:shd w:val="clear" w:color="auto" w:fill="auto"/>
            <w:vAlign w:val="center"/>
            <w:hideMark/>
          </w:tcPr>
          <w:p w14:paraId="58E11A8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6</w:t>
            </w:r>
          </w:p>
        </w:tc>
        <w:tc>
          <w:tcPr>
            <w:tcW w:w="0" w:type="auto"/>
            <w:shd w:val="clear" w:color="auto" w:fill="auto"/>
            <w:vAlign w:val="center"/>
            <w:hideMark/>
          </w:tcPr>
          <w:p w14:paraId="4EC2B9A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shd w:val="clear" w:color="auto" w:fill="auto"/>
            <w:vAlign w:val="center"/>
            <w:hideMark/>
          </w:tcPr>
          <w:p w14:paraId="1F59200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ydney</w:t>
            </w:r>
          </w:p>
        </w:tc>
        <w:tc>
          <w:tcPr>
            <w:tcW w:w="0" w:type="auto"/>
            <w:shd w:val="clear" w:color="auto" w:fill="auto"/>
            <w:vAlign w:val="center"/>
            <w:hideMark/>
          </w:tcPr>
          <w:p w14:paraId="392D5BCB"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991-1993</w:t>
            </w:r>
          </w:p>
        </w:tc>
        <w:tc>
          <w:tcPr>
            <w:tcW w:w="0" w:type="auto"/>
            <w:shd w:val="clear" w:color="auto" w:fill="auto"/>
            <w:vAlign w:val="center"/>
            <w:hideMark/>
          </w:tcPr>
          <w:p w14:paraId="1C2752A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ance parties</w:t>
            </w:r>
          </w:p>
        </w:tc>
        <w:tc>
          <w:tcPr>
            <w:tcW w:w="0" w:type="auto"/>
            <w:shd w:val="clear" w:color="auto" w:fill="auto"/>
            <w:vAlign w:val="center"/>
            <w:hideMark/>
          </w:tcPr>
          <w:p w14:paraId="2B9A138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lub drugs, alcohol</w:t>
            </w:r>
          </w:p>
        </w:tc>
        <w:tc>
          <w:tcPr>
            <w:tcW w:w="0" w:type="auto"/>
            <w:shd w:val="clear" w:color="auto" w:fill="auto"/>
            <w:vAlign w:val="center"/>
            <w:hideMark/>
          </w:tcPr>
          <w:p w14:paraId="50EBF37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Partygoers reporting club drug use</w:t>
            </w:r>
          </w:p>
        </w:tc>
      </w:tr>
      <w:tr w:rsidR="0069274C" w:rsidRPr="009A4209" w14:paraId="4042C288" w14:textId="77777777" w:rsidTr="00E36F97">
        <w:trPr>
          <w:cantSplit/>
          <w:trHeight w:val="600"/>
        </w:trPr>
        <w:tc>
          <w:tcPr>
            <w:tcW w:w="0" w:type="auto"/>
            <w:vAlign w:val="center"/>
          </w:tcPr>
          <w:p w14:paraId="30E2D79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ISSN" : "1538-1501", "abstract" : "Qualitative methods aid in classifying and assessing cultural and environmental factors and their effect on HIV transmission risk behavior among men who have sex with men (MSM). The present study includes the perspectives of four MSM subgroups (HIV positive MSM, Latino MSM, Black MSM, and MSM between ages 18 and 24) obtained through ethnographic interviews, focus groups, and a sociodemographic survey. Study findings based upon a cross-case analysis of these interviews point to cultural norms such as limited sexual negotiation and substance use as influencing MSM HIV transmission risk. In addition, MSM environments for seeking sexual partners (gay bars, bathhouses, the Internet) contribute to risk in setting-specific ways. The rich information provided by the MSM point to suitable recommendations for systemic intervention including increasing substance use prevention efforts among MSM, development of interpersonal and sexual negotiation skills, chiefly among young MSM, and the importance of MSM environments for improving HIV prevention.", "author" : [ { "dropping-particle" : "", "family" : "Natale", "given" : "A P", "non-dropping-particle" : "", "parse-names" : false, "suffix" : "" } ], "container-title" : "Journal of HIV/AIDS &amp; Social Services", "id" : "ITEM-1", "issue" : "3", "issued" : { "date-parts" : [ [ "2008", "9" ] ] }, "note" : "Accession Number: 2010087512. Language: English. Entry Date: 20090102. Revision Date: 20091218. Publication Type: journal article; research; tables/charts. Journal Subset: Allied Health; Online/Print; Peer Reviewed; USA. Special Interest: Psychiatry/Psychology; Social Work. No. of Refs: 42 ref. NLM UID: 100968761. Email: anatale@ou.edu", "page" : "241-264", "publisher-place" : "Assistant Professor University of Oklahoma, 1005 South Jenkins Avenue, Rhyne Hall #301, Norman, OK 73019-1060, USA", "title" : "HIV transmission factors: Denver MSM culture and contexts.", "type" : "article-journal", "volume" : "7" }, "uris" : [ "http://www.mendeley.com/documents/?uuid=7d33f56b-09de-42ab-9b22-88c4b31ba0dd" ] } ], "mendeley" : { "formattedCitation" : "(Natale, 2008)", "manualFormatting" : "Natale, 2008", "plainTextFormattedCitation" : "(Natale, 2008)", "previouslyFormattedCitation" : "(Natale 2008)"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Natale, 2008</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0974A04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Ethnography</w:t>
            </w:r>
          </w:p>
        </w:tc>
        <w:tc>
          <w:tcPr>
            <w:tcW w:w="0" w:type="auto"/>
            <w:shd w:val="clear" w:color="auto" w:fill="auto"/>
            <w:vAlign w:val="center"/>
            <w:hideMark/>
          </w:tcPr>
          <w:p w14:paraId="5A36A6E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7DACD7B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tructured face-to-face interviews, focus groups</w:t>
            </w:r>
          </w:p>
        </w:tc>
        <w:tc>
          <w:tcPr>
            <w:tcW w:w="0" w:type="auto"/>
            <w:shd w:val="clear" w:color="auto" w:fill="auto"/>
            <w:vAlign w:val="center"/>
            <w:hideMark/>
          </w:tcPr>
          <w:p w14:paraId="6ADC300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94</w:t>
            </w:r>
          </w:p>
        </w:tc>
        <w:tc>
          <w:tcPr>
            <w:tcW w:w="0" w:type="auto"/>
            <w:shd w:val="clear" w:color="auto" w:fill="auto"/>
            <w:vAlign w:val="center"/>
            <w:hideMark/>
          </w:tcPr>
          <w:p w14:paraId="1C2AEDA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shd w:val="clear" w:color="auto" w:fill="auto"/>
            <w:vAlign w:val="center"/>
            <w:hideMark/>
          </w:tcPr>
          <w:p w14:paraId="35EB342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enver, CO</w:t>
            </w:r>
          </w:p>
        </w:tc>
        <w:tc>
          <w:tcPr>
            <w:tcW w:w="0" w:type="auto"/>
            <w:shd w:val="clear" w:color="auto" w:fill="auto"/>
            <w:vAlign w:val="center"/>
            <w:hideMark/>
          </w:tcPr>
          <w:p w14:paraId="1B3C568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Apr-Jul 2004</w:t>
            </w:r>
          </w:p>
        </w:tc>
        <w:tc>
          <w:tcPr>
            <w:tcW w:w="0" w:type="auto"/>
            <w:shd w:val="clear" w:color="auto" w:fill="auto"/>
            <w:vAlign w:val="center"/>
            <w:hideMark/>
          </w:tcPr>
          <w:p w14:paraId="74D0E9E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Bathhouses, gay bars</w:t>
            </w:r>
          </w:p>
        </w:tc>
        <w:tc>
          <w:tcPr>
            <w:tcW w:w="0" w:type="auto"/>
            <w:shd w:val="clear" w:color="auto" w:fill="auto"/>
            <w:vAlign w:val="center"/>
            <w:hideMark/>
          </w:tcPr>
          <w:p w14:paraId="0DAB750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05B65E0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Highest risk: Black, Latino, MSM living with HIV</w:t>
            </w:r>
          </w:p>
        </w:tc>
      </w:tr>
      <w:tr w:rsidR="0069274C" w:rsidRPr="009A4209" w14:paraId="072CC972" w14:textId="77777777" w:rsidTr="00E36F97">
        <w:trPr>
          <w:cantSplit/>
          <w:trHeight w:val="1200"/>
        </w:trPr>
        <w:tc>
          <w:tcPr>
            <w:tcW w:w="0" w:type="auto"/>
            <w:vAlign w:val="center"/>
          </w:tcPr>
          <w:p w14:paraId="5C2DC2E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1080/13691058.2010.510610", "ISBN" : "1369-1058", "ISSN" : "1464-5351", "PMID" : "20830637", "abstract" : "Recently, there has been an increase in research dedicated to the topic of drug/alcohol use and unsafe sex among gay men. Findings of this work suggest that drug/alcohol use is particularly common within gay circuit parties (GCPs). More recently, this work has begun to suggest that further exploration is needed to understand the desires of gay men who use drugs and alcohol and who engage in unsafe sex. Based on the foregoing, an ethnographic study was undertaken with the goal of better understanding the role of desire in the sequence of drugs/alcohol and unsafe sex. This research was guided theoretically by Deleuze and Guattari's work on desire. Using this theoretical orientation, the results revealed that some GCP-goers intentionally use drugs/alcohol to form connections.", "author" : [ { "dropping-particle" : "", "family" : "O'Byrne", "given" : "Patrick", "non-dropping-particle" : "", "parse-names" : false, "suffix" : "" }, { "dropping-particle" : "", "family" : "Holmes", "given" : "Dave", "non-dropping-particle" : "", "parse-names" : false, "suffix" : "" } ], "container-title" : "Culture, Health &amp; Sexuality", "id" : "ITEM-1", "issue" : "1", "issued" : { "date-parts" : [ [ "2011" ] ] }, "page" : "1-13", "title" : "Desire, drug use and unsafe sex: a qualitative examination of gay men who attend gay circuit parties.", "type" : "article-journal", "volume" : "13" }, "uris" : [ "http://www.mendeley.com/documents/?uuid=4a56a6d1-54f2-42c7-b2b1-9db6e467c303" ] }, { "id" : "ITEM-2", "itemData" : { "ISBN" : "9780494523377", "abstract" : "At present, HIV rates within the population of men who have sex with men continue to rise despite increased resources being dedicated to stopping this trend. Previous research has indicated that drug use, particularly within the context of gay circuit parties (GCP), may be a central factor in this rise in HIV rates. Further research has revealed that one reason for this phenomenon is that much of the research that has been undertaken to-date ignores the role of desire. In fact, an in-depth review of previously undertaken research that aimed to understand men's motivations for sexual practices revealed a strong, uncritical reliance, on the assumption that individuals are inherently driven to act in healthy ways. In response, this research project undertook an ethnographic study of GCPs, and engaged in direct observation, surveying, and interviewing guided by a poststructuralist perspective. The goal was to challenge mainstream assumptions about health, drug use, unprotected sex, and GCP party attendance. To accomplish this, a theoretical framework was developed drawing primarily on the work of Deleuze and Guattari, and supported by the theoretical work by Bataille, Foucault, Grosz, and Lupton. After this groundwork was laid, two days worth of direct GCP attendance was undertaken, followed by the administration of 209 auto-administered surveys, and the completion of 17, hour-long, formal interviews. The major findings of this study are (1) that desire is not necessarily a reaction to previous negative situations as is posited by psychoanalysis, and drawn upon by mainstream sexual health researchers, and (2) that drug use and GCP attendance do not cause individuals to engage in unsafe sexual practices, but rather, that individuals use drugs and attend GCPs with the pre-established goal of engaging in unsafe practices. In this way, drugs and GCPs become mechanisms that are used to allow individuals to indulge in their desires, not causes of what they desire. Therefore, the findings of this research indicate that GCPs should be capitalized on as important sites of health promotion work for nurses, and that this work should not be based on the conjecture that drug use or unsafe sex is irrational or deviant, but rather, that its use follows the dictates of desire.", "author" : [ { "dropping-particle" : "", "family" : "O'Byrne", "given" : "Patrick", "non-dropping-particle" : "", "parse-names" : false, "suffix" : "" } ], "collection-title" : "Dissertation Abstracts International", "container-title" : "ProQuest Dissertations and Theses", "id" : "ITEM-2", "issue" : "10-A", "issued" : { "date-parts" : [ [ "2009" ] ] }, "note" : "From Duplicate 1 ( ", "page" : "339", "publisher" : "University of Ottawa (Canada)", "publisher-place" : "Canada", "title" : "The intersection of desire, drugs, and unsafe sexual practices: An ethnographic study of the gay circuit party subculture", "type" : "article-journal", "volume" : "70" }, "uris" : [ "http://www.mendeley.com/documents/?uuid=2a1342f0-3ba1-482d-9933-a4b8d60e15fa" ] }, { "id" : "ITEM-3", "itemData" : { "DOI" : "10.3109/10826084.2011.572329", "ISBN" : "1082-6084", "ISSN" : "1532-2491", "PMID" : "21692603", "abstract" : "Research findings have revealed that gay circuit parties may be locations that are disproportionately responsible for the increasing rates of many STIs/HIV among gay/bisexual men. Theories have been put forth that this may be the case because circuit parties are locales of prevalent drug use and unsafe sex. To explore the relationship between these two phenomena, in-depth qualitative interviews were undertaken with 17 men who (1) have sex with other men, (2) attended gay circuit parties in Montr\u00e9al, Canada, in 2007. These revealed that drugs (including alcohol) were used intentionally to engage in unsafe sex, and then to justify this behavior after the fact. This process we called boundary play.", "author" : [ { "dropping-particle" : "", "family" : "O'Byrne", "given" : "Patrick", "non-dropping-particle" : "", "parse-names" : false, "suffix" : "" }, { "dropping-particle" : "", "family" : "Holmes", "given" : "Dave", "non-dropping-particle" : "", "parse-names" : false, "suffix" : "" } ], "collection-title" : "International Journal of the Addictions", "container-title" : "Substance use &amp; misuse", "id" : "ITEM-3", "issue" : "12", "issued" : { "date-parts" : [ [ "2011", "1" ] ] }, "page" : "1510-22", "publisher" : "Informa Healthcare", "publisher-place" : "O'Byrne, Patrick: School of Nursing, Faculty of Health Sciences, University of Ottawa, 451 Smyth Road, Ottawa, ON, Canada, K1H 8M5, pjobyrne@uottawa.ca", "title" : "Drug use as boundary play: a qualitative exploration of gay circuit parties.", "type" : "article-journal", "volume" : "46" }, "uris" : [ "http://www.mendeley.com/documents/?uuid=4ff40cac-ca50-4075-98b0-16a3cee01fc0" ] }, { "id" : "ITEM-4", "itemData" : { "DOI" : "10.1177/1744987111415040", "ISSN" : "1744-9871", "author" : [ { "dropping-particle" : "", "family" : "O'Byrne", "given" : "Patrick", "non-dropping-particle" : "", "parse-names" : false, "suffix" : "" } ], "container-title" : "Journal of Research in Nursing", "id" : "ITEM-4", "issue" : "September 2011", "issued" : { "date-parts" : [ [ "2011", "9", "6" ] ] }, "page" : "1-12", "title" : "Examining the intersection of desire, drugs and place among gay men", "type" : "article-journal" }, "uris" : [ "http://www.mendeley.com/documents/?uuid=fc1c645f-34d5-4280-a3e6-59259b1a37c9" ] } ], "mendeley" : { "formattedCitation" : "(O\u2019Byrne &amp; Holmes, 2011a, 2011b; O\u2019Byrne, 2009, 2011)", "manualFormatting" : "O\u2019Byrne &amp; Holmes, 2011a, 2011b; O\u2019Byrne, 2009, 2011", "plainTextFormattedCitation" : "(O\u2019Byrne &amp; Holmes, 2011a, 2011b; O\u2019Byrne, 2009, 2011)", "previouslyFormattedCitation" : "(O\u2019Byrne and Holmes 2011a; O\u2019Byrne 2009; O\u2019Byrne and Holmes 2011b; O\u2019Byrne 2011)"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O’Byrne &amp; Holmes, 2011a, 2011b; O’Byrne, 2009, 2011</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629A2C0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Thematic analysis, ethnography</w:t>
            </w:r>
          </w:p>
        </w:tc>
        <w:tc>
          <w:tcPr>
            <w:tcW w:w="0" w:type="auto"/>
            <w:shd w:val="clear" w:color="auto" w:fill="auto"/>
            <w:vAlign w:val="center"/>
            <w:hideMark/>
          </w:tcPr>
          <w:p w14:paraId="4F97A670" w14:textId="77777777" w:rsidR="0069274C" w:rsidRPr="009A4209" w:rsidRDefault="0069274C" w:rsidP="00E36F97">
            <w:pPr>
              <w:rPr>
                <w:rFonts w:ascii="Times New Roman" w:eastAsia="Times New Roman" w:hAnsi="Times New Roman" w:cs="Times New Roman"/>
                <w:color w:val="000000"/>
                <w:sz w:val="20"/>
                <w:szCs w:val="20"/>
              </w:rPr>
            </w:pPr>
            <w:proofErr w:type="spellStart"/>
            <w:r w:rsidRPr="009A4209">
              <w:rPr>
                <w:rFonts w:ascii="Times New Roman" w:eastAsia="Times New Roman" w:hAnsi="Times New Roman" w:cs="Times New Roman"/>
                <w:color w:val="000000"/>
                <w:sz w:val="20"/>
                <w:szCs w:val="20"/>
              </w:rPr>
              <w:t>Deleuze</w:t>
            </w:r>
            <w:proofErr w:type="spellEnd"/>
            <w:r w:rsidRPr="009A4209">
              <w:rPr>
                <w:rFonts w:ascii="Times New Roman" w:eastAsia="Times New Roman" w:hAnsi="Times New Roman" w:cs="Times New Roman"/>
                <w:color w:val="000000"/>
                <w:sz w:val="20"/>
                <w:szCs w:val="20"/>
              </w:rPr>
              <w:t xml:space="preserve"> &amp; </w:t>
            </w:r>
            <w:proofErr w:type="spellStart"/>
            <w:r w:rsidRPr="009A4209">
              <w:rPr>
                <w:rFonts w:ascii="Times New Roman" w:eastAsia="Times New Roman" w:hAnsi="Times New Roman" w:cs="Times New Roman"/>
                <w:color w:val="000000"/>
                <w:sz w:val="20"/>
                <w:szCs w:val="20"/>
              </w:rPr>
              <w:t>Guattari</w:t>
            </w:r>
            <w:proofErr w:type="spellEnd"/>
            <w:r w:rsidRPr="009A4209">
              <w:rPr>
                <w:rFonts w:ascii="Times New Roman" w:eastAsia="Times New Roman" w:hAnsi="Times New Roman" w:cs="Times New Roman"/>
                <w:color w:val="000000"/>
                <w:sz w:val="20"/>
                <w:szCs w:val="20"/>
              </w:rPr>
              <w:t>, Foucault</w:t>
            </w:r>
          </w:p>
        </w:tc>
        <w:tc>
          <w:tcPr>
            <w:tcW w:w="0" w:type="auto"/>
            <w:shd w:val="clear" w:color="auto" w:fill="auto"/>
            <w:vAlign w:val="center"/>
            <w:hideMark/>
          </w:tcPr>
          <w:p w14:paraId="07D902B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mi-structured face-to-face interviews, observation</w:t>
            </w:r>
          </w:p>
        </w:tc>
        <w:tc>
          <w:tcPr>
            <w:tcW w:w="0" w:type="auto"/>
            <w:shd w:val="clear" w:color="auto" w:fill="auto"/>
            <w:vAlign w:val="center"/>
            <w:hideMark/>
          </w:tcPr>
          <w:p w14:paraId="2B4ABD4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7</w:t>
            </w:r>
          </w:p>
        </w:tc>
        <w:tc>
          <w:tcPr>
            <w:tcW w:w="0" w:type="auto"/>
            <w:shd w:val="clear" w:color="auto" w:fill="auto"/>
            <w:vAlign w:val="center"/>
            <w:hideMark/>
          </w:tcPr>
          <w:p w14:paraId="6D4C954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issertation, journal articles</w:t>
            </w:r>
          </w:p>
        </w:tc>
        <w:tc>
          <w:tcPr>
            <w:tcW w:w="0" w:type="auto"/>
            <w:shd w:val="clear" w:color="auto" w:fill="auto"/>
            <w:vAlign w:val="center"/>
            <w:hideMark/>
          </w:tcPr>
          <w:p w14:paraId="2E08878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Ottawa, Montréal, Toronto</w:t>
            </w:r>
          </w:p>
        </w:tc>
        <w:tc>
          <w:tcPr>
            <w:tcW w:w="0" w:type="auto"/>
            <w:shd w:val="clear" w:color="auto" w:fill="auto"/>
            <w:vAlign w:val="center"/>
            <w:hideMark/>
          </w:tcPr>
          <w:p w14:paraId="18436CA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2007</w:t>
            </w:r>
          </w:p>
        </w:tc>
        <w:tc>
          <w:tcPr>
            <w:tcW w:w="0" w:type="auto"/>
            <w:shd w:val="clear" w:color="auto" w:fill="auto"/>
            <w:vAlign w:val="center"/>
            <w:hideMark/>
          </w:tcPr>
          <w:p w14:paraId="6DAC281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ircuit parties</w:t>
            </w:r>
          </w:p>
        </w:tc>
        <w:tc>
          <w:tcPr>
            <w:tcW w:w="0" w:type="auto"/>
            <w:shd w:val="clear" w:color="auto" w:fill="auto"/>
            <w:vAlign w:val="center"/>
            <w:hideMark/>
          </w:tcPr>
          <w:p w14:paraId="008C04DB"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16A3061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ircuit party attendees</w:t>
            </w:r>
          </w:p>
        </w:tc>
      </w:tr>
      <w:tr w:rsidR="0069274C" w:rsidRPr="009A4209" w14:paraId="03FAA30E" w14:textId="77777777" w:rsidTr="00E36F97">
        <w:trPr>
          <w:cantSplit/>
          <w:trHeight w:val="300"/>
        </w:trPr>
        <w:tc>
          <w:tcPr>
            <w:tcW w:w="0" w:type="auto"/>
            <w:tcBorders>
              <w:bottom w:val="single" w:sz="4" w:space="0" w:color="auto"/>
            </w:tcBorders>
            <w:vAlign w:val="center"/>
          </w:tcPr>
          <w:p w14:paraId="5C38BE6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 "issue" : "3", "issued" : { "date-parts" : [ [ "2004" ] ] }, "note" : "From Duplicate 1 ( Drugs, space, and sociality in a gay nightclub in Sydney. - Slavin, Sean )", "page" : "265-295", "title" : "Drugs, space, and sociality in a gay nightclub in Sydney.", "type" : "article-journal", "volume" : "33" }, "uris" : [ "http://www.mendeley.com/documents/?uuid=de710868-38de-4ccc-8224-93c6ecb601d7" ] } ], "mendeley" : { "formattedCitation" : "(Slavin, 2004)", "manualFormatting" : "Slavin, 2004", "plainTextFormattedCitation" : "(Slavin, 2004)", "previouslyFormattedCitation" : "(Slavin 2004)"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Slavin, 2004</w:t>
            </w:r>
            <w:r w:rsidRPr="009A4209">
              <w:rPr>
                <w:rFonts w:ascii="Times New Roman" w:eastAsia="Times New Roman" w:hAnsi="Times New Roman" w:cs="Times New Roman"/>
                <w:color w:val="000000"/>
                <w:sz w:val="20"/>
                <w:szCs w:val="20"/>
              </w:rPr>
              <w:fldChar w:fldCharType="end"/>
            </w:r>
          </w:p>
        </w:tc>
        <w:tc>
          <w:tcPr>
            <w:tcW w:w="0" w:type="auto"/>
            <w:tcBorders>
              <w:bottom w:val="single" w:sz="4" w:space="0" w:color="auto"/>
            </w:tcBorders>
            <w:shd w:val="clear" w:color="auto" w:fill="auto"/>
            <w:vAlign w:val="center"/>
            <w:hideMark/>
          </w:tcPr>
          <w:p w14:paraId="07EDE03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Ethnography</w:t>
            </w:r>
          </w:p>
        </w:tc>
        <w:tc>
          <w:tcPr>
            <w:tcW w:w="0" w:type="auto"/>
            <w:tcBorders>
              <w:bottom w:val="single" w:sz="4" w:space="0" w:color="auto"/>
            </w:tcBorders>
            <w:shd w:val="clear" w:color="auto" w:fill="auto"/>
            <w:vAlign w:val="center"/>
            <w:hideMark/>
          </w:tcPr>
          <w:p w14:paraId="4BBF1E6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 xml:space="preserve">Bourdieu, De </w:t>
            </w:r>
            <w:proofErr w:type="spellStart"/>
            <w:r w:rsidRPr="009A4209">
              <w:rPr>
                <w:rFonts w:ascii="Times New Roman" w:eastAsia="Times New Roman" w:hAnsi="Times New Roman" w:cs="Times New Roman"/>
                <w:color w:val="000000"/>
                <w:sz w:val="20"/>
                <w:szCs w:val="20"/>
              </w:rPr>
              <w:t>Certeau</w:t>
            </w:r>
            <w:proofErr w:type="spellEnd"/>
          </w:p>
        </w:tc>
        <w:tc>
          <w:tcPr>
            <w:tcW w:w="0" w:type="auto"/>
            <w:tcBorders>
              <w:bottom w:val="single" w:sz="4" w:space="0" w:color="auto"/>
            </w:tcBorders>
            <w:shd w:val="clear" w:color="auto" w:fill="auto"/>
            <w:vAlign w:val="center"/>
            <w:hideMark/>
          </w:tcPr>
          <w:p w14:paraId="7DFF3F3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Observation, interviews</w:t>
            </w:r>
          </w:p>
        </w:tc>
        <w:tc>
          <w:tcPr>
            <w:tcW w:w="0" w:type="auto"/>
            <w:tcBorders>
              <w:bottom w:val="single" w:sz="4" w:space="0" w:color="auto"/>
            </w:tcBorders>
            <w:shd w:val="clear" w:color="auto" w:fill="auto"/>
            <w:vAlign w:val="center"/>
            <w:hideMark/>
          </w:tcPr>
          <w:p w14:paraId="442A3332"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w:t>
            </w:r>
          </w:p>
        </w:tc>
        <w:tc>
          <w:tcPr>
            <w:tcW w:w="0" w:type="auto"/>
            <w:tcBorders>
              <w:bottom w:val="single" w:sz="4" w:space="0" w:color="auto"/>
            </w:tcBorders>
            <w:shd w:val="clear" w:color="auto" w:fill="auto"/>
            <w:vAlign w:val="center"/>
            <w:hideMark/>
          </w:tcPr>
          <w:p w14:paraId="21FAE0C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tcBorders>
              <w:bottom w:val="single" w:sz="4" w:space="0" w:color="auto"/>
            </w:tcBorders>
            <w:shd w:val="clear" w:color="auto" w:fill="auto"/>
            <w:vAlign w:val="center"/>
            <w:hideMark/>
          </w:tcPr>
          <w:p w14:paraId="308EF7E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ydney</w:t>
            </w:r>
          </w:p>
        </w:tc>
        <w:tc>
          <w:tcPr>
            <w:tcW w:w="0" w:type="auto"/>
            <w:tcBorders>
              <w:bottom w:val="single" w:sz="4" w:space="0" w:color="auto"/>
            </w:tcBorders>
            <w:shd w:val="clear" w:color="auto" w:fill="auto"/>
            <w:vAlign w:val="center"/>
            <w:hideMark/>
          </w:tcPr>
          <w:p w14:paraId="77CA4F0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p 2000-Sep 2002</w:t>
            </w:r>
          </w:p>
        </w:tc>
        <w:tc>
          <w:tcPr>
            <w:tcW w:w="0" w:type="auto"/>
            <w:tcBorders>
              <w:bottom w:val="single" w:sz="4" w:space="0" w:color="auto"/>
            </w:tcBorders>
            <w:shd w:val="clear" w:color="auto" w:fill="auto"/>
            <w:vAlign w:val="center"/>
            <w:hideMark/>
          </w:tcPr>
          <w:p w14:paraId="2746E37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ance clubs</w:t>
            </w:r>
          </w:p>
        </w:tc>
        <w:tc>
          <w:tcPr>
            <w:tcW w:w="0" w:type="auto"/>
            <w:tcBorders>
              <w:bottom w:val="single" w:sz="4" w:space="0" w:color="auto"/>
            </w:tcBorders>
            <w:shd w:val="clear" w:color="auto" w:fill="auto"/>
            <w:vAlign w:val="center"/>
            <w:hideMark/>
          </w:tcPr>
          <w:p w14:paraId="6591F65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tcBorders>
              <w:bottom w:val="single" w:sz="4" w:space="0" w:color="auto"/>
            </w:tcBorders>
            <w:shd w:val="clear" w:color="auto" w:fill="auto"/>
            <w:vAlign w:val="center"/>
            <w:hideMark/>
          </w:tcPr>
          <w:p w14:paraId="2BA56AB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runge" subculture</w:t>
            </w:r>
          </w:p>
        </w:tc>
      </w:tr>
      <w:tr w:rsidR="0069274C" w:rsidRPr="009A4209" w14:paraId="6CB7BF37" w14:textId="77777777" w:rsidTr="00E36F97">
        <w:trPr>
          <w:cantSplit/>
          <w:trHeight w:val="600"/>
        </w:trPr>
        <w:tc>
          <w:tcPr>
            <w:tcW w:w="0" w:type="auto"/>
            <w:vAlign w:val="center"/>
          </w:tcPr>
          <w:p w14:paraId="414DFDA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1177/136345939900300304", "ISSN" : "1363-4593", "author" : [ { "dropping-particle" : "", "family" : "Southgate", "given" : "Erica", "non-dropping-particle" : "", "parse-names" : false, "suffix" : "" }, { "dropping-particle" : "", "family" : "Hopwood", "given" : "Max", "non-dropping-particle" : "", "parse-names" : false, "suffix" : "" } ], "container-title" : "Health", "id" : "ITEM-1", "issue" : "3", "issued" : { "date-parts" : [ [ "1999", "7", "1" ] ] }, "page" : "303-316", "title" : "Mardi Gras Says 'Be Drug Free': Accounting for Resistance, Pleasure and the Demand for Illicit Drugs", "type" : "article-journal", "volume" : "3" }, "uris" : [ "http://www.mendeley.com/documents/?uuid=b19c5fd8-4a1f-40b3-a5b2-bcf3bbd88a19" ] } ], "mendeley" : { "formattedCitation" : "(Southgate &amp; Hopwood, 1999a)", "manualFormatting" : "Southgate &amp; Hopwood, 1999b", "plainTextFormattedCitation" : "(Southgate &amp; Hopwood, 1999a)", "previouslyFormattedCitation" : "(Southgate and Hopwood 1999b)"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Southgate &amp; Hopwood, 1999b</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6808673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Unclear</w:t>
            </w:r>
          </w:p>
        </w:tc>
        <w:tc>
          <w:tcPr>
            <w:tcW w:w="0" w:type="auto"/>
            <w:shd w:val="clear" w:color="auto" w:fill="auto"/>
            <w:vAlign w:val="center"/>
            <w:hideMark/>
          </w:tcPr>
          <w:p w14:paraId="256BFB93"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3A9F0D6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Focus group, interviews, textual analysis</w:t>
            </w:r>
          </w:p>
        </w:tc>
        <w:tc>
          <w:tcPr>
            <w:tcW w:w="0" w:type="auto"/>
            <w:shd w:val="clear" w:color="auto" w:fill="auto"/>
            <w:vAlign w:val="center"/>
            <w:hideMark/>
          </w:tcPr>
          <w:p w14:paraId="02D1B11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67</w:t>
            </w:r>
          </w:p>
        </w:tc>
        <w:tc>
          <w:tcPr>
            <w:tcW w:w="0" w:type="auto"/>
            <w:shd w:val="clear" w:color="auto" w:fill="auto"/>
            <w:vAlign w:val="center"/>
            <w:hideMark/>
          </w:tcPr>
          <w:p w14:paraId="41845BB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Monograph</w:t>
            </w:r>
          </w:p>
        </w:tc>
        <w:tc>
          <w:tcPr>
            <w:tcW w:w="0" w:type="auto"/>
            <w:shd w:val="clear" w:color="auto" w:fill="auto"/>
            <w:vAlign w:val="center"/>
            <w:hideMark/>
          </w:tcPr>
          <w:p w14:paraId="0DBF151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ydney</w:t>
            </w:r>
          </w:p>
        </w:tc>
        <w:tc>
          <w:tcPr>
            <w:tcW w:w="0" w:type="auto"/>
            <w:shd w:val="clear" w:color="auto" w:fill="auto"/>
            <w:vAlign w:val="center"/>
            <w:hideMark/>
          </w:tcPr>
          <w:p w14:paraId="7699A24B"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mid-1997-late 1998</w:t>
            </w:r>
          </w:p>
        </w:tc>
        <w:tc>
          <w:tcPr>
            <w:tcW w:w="0" w:type="auto"/>
            <w:shd w:val="clear" w:color="auto" w:fill="auto"/>
            <w:vAlign w:val="center"/>
            <w:hideMark/>
          </w:tcPr>
          <w:p w14:paraId="7EF4104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ance clubs</w:t>
            </w:r>
          </w:p>
        </w:tc>
        <w:tc>
          <w:tcPr>
            <w:tcW w:w="0" w:type="auto"/>
            <w:shd w:val="clear" w:color="auto" w:fill="auto"/>
            <w:vAlign w:val="center"/>
            <w:hideMark/>
          </w:tcPr>
          <w:p w14:paraId="742074F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1C33079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rug users</w:t>
            </w:r>
          </w:p>
        </w:tc>
      </w:tr>
      <w:tr w:rsidR="0069274C" w:rsidRPr="009A4209" w14:paraId="23C27091" w14:textId="77777777" w:rsidTr="00E36F97">
        <w:trPr>
          <w:cantSplit/>
          <w:trHeight w:val="300"/>
        </w:trPr>
        <w:tc>
          <w:tcPr>
            <w:tcW w:w="0" w:type="auto"/>
            <w:vAlign w:val="center"/>
          </w:tcPr>
          <w:p w14:paraId="602F8F2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Southgate", "given" : "Erica", "non-dropping-particle" : "", "parse-names" : false, "suffix" : "" }, { "dropping-particle" : "", "family" : "Hopwood", "given" : "Max", "non-dropping-particle" : "", "parse-names" : false, "suffix" : "" } ], "id" : "ITEM-1", "issue" : "July", "issued" : { "date-parts" : [ [ "1999" ] ] }, "publisher-place" : "Sydney", "title" : "The Drug Use and Gay Men Project Issue Papers", "type" : "report" }, "uris" : [ "http://www.mendeley.com/documents/?uuid=6ac95c9d-4a70-40ba-933f-4510b4230b31" ] } ], "mendeley" : { "formattedCitation" : "(Southgate &amp; Hopwood, 1999b)", "manualFormatting" : "Southgate &amp; Hopwood, 1999a", "plainTextFormattedCitation" : "(Southgate &amp; Hopwood, 1999b)", "previouslyFormattedCitation" : "(Southgate and Hopwood 1999a)"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Southgate &amp; Hopwood, 1999a</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1B92991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iscourse analysis</w:t>
            </w:r>
          </w:p>
        </w:tc>
        <w:tc>
          <w:tcPr>
            <w:tcW w:w="0" w:type="auto"/>
            <w:shd w:val="clear" w:color="auto" w:fill="auto"/>
            <w:vAlign w:val="center"/>
            <w:hideMark/>
          </w:tcPr>
          <w:p w14:paraId="6206DDD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3C7A6C6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Letters to the editor</w:t>
            </w:r>
          </w:p>
        </w:tc>
        <w:tc>
          <w:tcPr>
            <w:tcW w:w="0" w:type="auto"/>
            <w:shd w:val="clear" w:color="auto" w:fill="auto"/>
            <w:vAlign w:val="center"/>
            <w:hideMark/>
          </w:tcPr>
          <w:p w14:paraId="3F9EAF8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w:t>
            </w:r>
          </w:p>
        </w:tc>
        <w:tc>
          <w:tcPr>
            <w:tcW w:w="0" w:type="auto"/>
            <w:shd w:val="clear" w:color="auto" w:fill="auto"/>
            <w:vAlign w:val="center"/>
            <w:hideMark/>
          </w:tcPr>
          <w:p w14:paraId="45C163C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Journal article</w:t>
            </w:r>
          </w:p>
        </w:tc>
        <w:tc>
          <w:tcPr>
            <w:tcW w:w="0" w:type="auto"/>
            <w:shd w:val="clear" w:color="auto" w:fill="auto"/>
            <w:vAlign w:val="center"/>
            <w:hideMark/>
          </w:tcPr>
          <w:p w14:paraId="271E966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ydney</w:t>
            </w:r>
          </w:p>
        </w:tc>
        <w:tc>
          <w:tcPr>
            <w:tcW w:w="0" w:type="auto"/>
            <w:shd w:val="clear" w:color="auto" w:fill="auto"/>
            <w:vAlign w:val="center"/>
            <w:hideMark/>
          </w:tcPr>
          <w:p w14:paraId="5B7D9D1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late 1992-early 1993</w:t>
            </w:r>
          </w:p>
        </w:tc>
        <w:tc>
          <w:tcPr>
            <w:tcW w:w="0" w:type="auto"/>
            <w:shd w:val="clear" w:color="auto" w:fill="auto"/>
            <w:vAlign w:val="center"/>
            <w:hideMark/>
          </w:tcPr>
          <w:p w14:paraId="7D00CF8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Mardi Gras circuit party</w:t>
            </w:r>
          </w:p>
        </w:tc>
        <w:tc>
          <w:tcPr>
            <w:tcW w:w="0" w:type="auto"/>
            <w:shd w:val="clear" w:color="auto" w:fill="auto"/>
            <w:vAlign w:val="center"/>
            <w:hideMark/>
          </w:tcPr>
          <w:p w14:paraId="23273DA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3374D2A9"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r>
      <w:tr w:rsidR="0069274C" w:rsidRPr="009A4209" w14:paraId="0963C74A" w14:textId="77777777" w:rsidTr="00E36F97">
        <w:trPr>
          <w:cantSplit/>
          <w:trHeight w:val="600"/>
        </w:trPr>
        <w:tc>
          <w:tcPr>
            <w:tcW w:w="0" w:type="auto"/>
            <w:vAlign w:val="center"/>
          </w:tcPr>
          <w:p w14:paraId="756535F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lastRenderedPageBreak/>
              <w:fldChar w:fldCharType="begin" w:fldLock="1"/>
            </w:r>
            <w:r>
              <w:rPr>
                <w:rFonts w:ascii="Times New Roman" w:eastAsia="Times New Roman" w:hAnsi="Times New Roman" w:cs="Times New Roman"/>
                <w:color w:val="000000"/>
                <w:sz w:val="20"/>
                <w:szCs w:val="20"/>
              </w:rPr>
              <w:instrText>ADDIN CSL_CITATION { "citationItems" : [ { "id" : "ITEM-1",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1",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id" : "ITEM-2", "itemData" : { "author" : [ { "dropping-particle" : "", "family" : "Weems", "given" : "Michael Ray", "non-dropping-particle" : "", "parse-names" : false, "suffix" : "" } ], "id" : "ITEM-2", "issued" : { "date-parts" : [ [ "2008" ] ] }, "publisher" : "Utah State University Press", "publisher-place" : "Salt Lake City, Utah", "title" : "The Fierce Tribe: Masculine Identity and Performance in the Circuit", "type" : "book" }, "uris" : [ "http://www.mendeley.com/documents/?uuid=a4ea5acc-67a0-4656-b9ec-b7410fb9b59f" ] } ], "mendeley" : { "formattedCitation" : "(Weems, 2007, 2008)", "manualFormatting" : "Weems, 2007, 2008", "plainTextFormattedCitation" : "(Weems, 2007, 2008)", "previouslyFormattedCitation" : "(Weems 2007; Weems 2008)"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Weems, 2007, 2008</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46D4A6B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Ethnography</w:t>
            </w:r>
          </w:p>
        </w:tc>
        <w:tc>
          <w:tcPr>
            <w:tcW w:w="0" w:type="auto"/>
            <w:shd w:val="clear" w:color="auto" w:fill="auto"/>
            <w:vAlign w:val="center"/>
            <w:hideMark/>
          </w:tcPr>
          <w:p w14:paraId="670C8DB9"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omatic studies, Butler</w:t>
            </w:r>
          </w:p>
        </w:tc>
        <w:tc>
          <w:tcPr>
            <w:tcW w:w="0" w:type="auto"/>
            <w:shd w:val="clear" w:color="auto" w:fill="auto"/>
            <w:vAlign w:val="center"/>
            <w:hideMark/>
          </w:tcPr>
          <w:p w14:paraId="67A5EAD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Observation, interviews, historical research</w:t>
            </w:r>
          </w:p>
        </w:tc>
        <w:tc>
          <w:tcPr>
            <w:tcW w:w="0" w:type="auto"/>
            <w:shd w:val="clear" w:color="auto" w:fill="auto"/>
            <w:vAlign w:val="center"/>
            <w:hideMark/>
          </w:tcPr>
          <w:p w14:paraId="632F24E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w:t>
            </w:r>
          </w:p>
        </w:tc>
        <w:tc>
          <w:tcPr>
            <w:tcW w:w="0" w:type="auto"/>
            <w:shd w:val="clear" w:color="auto" w:fill="auto"/>
            <w:vAlign w:val="center"/>
            <w:hideMark/>
          </w:tcPr>
          <w:p w14:paraId="22A69F5C"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issertation</w:t>
            </w:r>
          </w:p>
        </w:tc>
        <w:tc>
          <w:tcPr>
            <w:tcW w:w="0" w:type="auto"/>
            <w:shd w:val="clear" w:color="auto" w:fill="auto"/>
            <w:vAlign w:val="center"/>
            <w:hideMark/>
          </w:tcPr>
          <w:p w14:paraId="6D3C5B2B"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rth America</w:t>
            </w:r>
          </w:p>
        </w:tc>
        <w:tc>
          <w:tcPr>
            <w:tcW w:w="0" w:type="auto"/>
            <w:shd w:val="clear" w:color="auto" w:fill="auto"/>
            <w:vAlign w:val="center"/>
            <w:hideMark/>
          </w:tcPr>
          <w:p w14:paraId="3F827D2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998-2007</w:t>
            </w:r>
          </w:p>
        </w:tc>
        <w:tc>
          <w:tcPr>
            <w:tcW w:w="0" w:type="auto"/>
            <w:shd w:val="clear" w:color="auto" w:fill="auto"/>
            <w:vAlign w:val="center"/>
            <w:hideMark/>
          </w:tcPr>
          <w:p w14:paraId="0C0816D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ircuit parties</w:t>
            </w:r>
          </w:p>
        </w:tc>
        <w:tc>
          <w:tcPr>
            <w:tcW w:w="0" w:type="auto"/>
            <w:shd w:val="clear" w:color="auto" w:fill="auto"/>
            <w:vAlign w:val="center"/>
            <w:hideMark/>
          </w:tcPr>
          <w:p w14:paraId="2D5FF4A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5539119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r>
      <w:tr w:rsidR="0069274C" w:rsidRPr="009A4209" w14:paraId="48320ACB" w14:textId="77777777" w:rsidTr="00E36F97">
        <w:trPr>
          <w:cantSplit/>
          <w:trHeight w:val="900"/>
        </w:trPr>
        <w:tc>
          <w:tcPr>
            <w:tcW w:w="0" w:type="auto"/>
            <w:vAlign w:val="center"/>
          </w:tcPr>
          <w:p w14:paraId="53E10CA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1177/1363460705053338", "ISSN" : "1363-4607", "abstract" : "At the heart of health promotion is an unproblematized assumption about a universal fear of dying. Advocates of health promotion try to tap into this fear and use it as a motivating factor to reduce risky practices. When death avoidance is not apparent \u2013 or resisted on the part of the subject \u2013 this is taken as evidence of the subject\u2019s irrationality or moral depravity. In this article, I draw on ethnographic research conducted on \u2018circuit parties\u2019 \u2013 large, all-night dance parties attended primarily by gay men \u2013 to argue that this assumption is neither analytically nor practically productive. I use the bodily pleasures associated with circuit parties to develop an alternative means of thinking about risky practices. Using the work of Axel Honneth to frame the circuit experience, it becomes possible to think about risky practice as a corporally embodied desire for social recognition rather than an expression of the mad immoral subject.", "author" : [ { "dropping-particle" : "", "family" : "Westhaver", "given" : "Russell", "non-dropping-particle" : "", "parse-names" : false, "suffix" : "" } ], "container-title" : "Sexualities", "id" : "ITEM-1", "issue" : "3", "issued" : { "date-parts" : [ [ "2005", "7", "1" ] ] }, "page" : "347-374", "title" : "'Coming Out of Your Skin': Circuit Parties, Pleasure and the Subject", "type" : "article-journal", "volume" : "8" }, "uris" : [ "http://www.mendeley.com/documents/?uuid=4bb1f71a-e22c-4101-a486-a379f0349937" ] }, { "id" : "ITEM-2", "itemData" : { "ISBN" : "0891-2416", "abstract" : "For most gay men in major urban centers in North America, \"circuit parties\" are at least a passing point of reference, and most will have something to say about these all-night dance parties, characterized by drug use, sexual pursuits, and normative notions of masculinity. Proponents understand the circuit as a site of empowerment; critics see the circuit as a site of danger. Rather than focus on the truth content of these claims, this article, based on a larger ethnographic study of circuit parties, draws on the work of Pierre Bourdieu and Alan Radley to offer an account of the sense of empowerment some attendees experience as they participate in circuit parties. In doing this, this article not only offers an explanation of this empowerment but also interrogates Bourdieu's treatment of the body to propose an immanent understanding of the body's power. (PsycINFO Database Record (c) 2012 APA, all rights reserved) (journal abstract)", "author" : [ { "dropping-particle" : "", "family" : "Westhaver", "given" : "Russell", "non-dropping-particle" : "", "parse-names" : false, "suffix" : "" } ], "container-title" : "Journal of Contemporary Ethnography", "editor" : [ { "dropping-particle" : "", "family" : "Adkins Bollen, Bourdieu, Bourdieu, Bourdieu, Bourdieu, Bourdieu, Bray, Brubaker, Buchanan, Buckland, Budgeon, Butler, Butler, Butler, Butler, Butler, Chodos, Clifford, Colebrook, Colfax, Coveney, Crossley, Crossley, Crossley, Crossley, Csordas, Csordas,", "given" : "Bardella", "non-dropping-particle" : "", "parse-names" : false, "suffix" : "" } ], "id" : "ITEM-2", "issue" : "6", "issued" : { "date-parts" : [ [ "2006" ] ] }, "page" : "611-644", "publisher" : "Sage Publications", "publisher-place" : "US", "title" : "Flaunting and Empowerment: Thinking about Circuit Parties, the Body, and Power.", "type" : "article-journal", "volume" : "35" }, "uris" : [ "http://www.mendeley.com/documents/?uuid=e44d60ac-6ccc-4973-8e4f-60098e634cf7" ] }, { "id" : "ITEM-3",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3", "issued" : { "date-parts" : [ [ "2003" ] ] }, "number-of-pages" : "2409-A", "title" : "Party Boys: Identity, Community, and the Circuit", "type" : "thesis" }, "uris" : [ "http://www.mendeley.com/documents/?uuid=2717e83d-53d1-4b21-bdf8-655c1a28f171" ] } ], "mendeley" : { "formattedCitation" : "(Westhaver, 2003, 2005, 2006)", "manualFormatting" : "Westhaver, 2003, 2005, 2006", "plainTextFormattedCitation" : "(Westhaver, 2003, 2005, 2006)", "previouslyFormattedCitation" : "(Westhaver 2005; Westhaver 2006; Westhaver 2003)"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Westhaver, 2003, 2005, 2006</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7BAFCB1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Ethnography</w:t>
            </w:r>
          </w:p>
        </w:tc>
        <w:tc>
          <w:tcPr>
            <w:tcW w:w="0" w:type="auto"/>
            <w:shd w:val="clear" w:color="auto" w:fill="auto"/>
            <w:vAlign w:val="center"/>
            <w:hideMark/>
          </w:tcPr>
          <w:p w14:paraId="220F42CB"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 xml:space="preserve">Butler, Bourdieu, </w:t>
            </w:r>
            <w:proofErr w:type="spellStart"/>
            <w:r w:rsidRPr="009A4209">
              <w:rPr>
                <w:rFonts w:ascii="Times New Roman" w:eastAsia="Times New Roman" w:hAnsi="Times New Roman" w:cs="Times New Roman"/>
                <w:color w:val="000000"/>
                <w:sz w:val="20"/>
                <w:szCs w:val="20"/>
              </w:rPr>
              <w:t>Honneth</w:t>
            </w:r>
            <w:proofErr w:type="spellEnd"/>
          </w:p>
        </w:tc>
        <w:tc>
          <w:tcPr>
            <w:tcW w:w="0" w:type="auto"/>
            <w:shd w:val="clear" w:color="auto" w:fill="auto"/>
            <w:vAlign w:val="center"/>
            <w:hideMark/>
          </w:tcPr>
          <w:p w14:paraId="3E822EF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Observation, interviews, participation</w:t>
            </w:r>
          </w:p>
        </w:tc>
        <w:tc>
          <w:tcPr>
            <w:tcW w:w="0" w:type="auto"/>
            <w:shd w:val="clear" w:color="auto" w:fill="auto"/>
            <w:vAlign w:val="center"/>
            <w:hideMark/>
          </w:tcPr>
          <w:p w14:paraId="23500BE0"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35 parties; 17 interviews</w:t>
            </w:r>
          </w:p>
        </w:tc>
        <w:tc>
          <w:tcPr>
            <w:tcW w:w="0" w:type="auto"/>
            <w:shd w:val="clear" w:color="auto" w:fill="auto"/>
            <w:vAlign w:val="center"/>
            <w:hideMark/>
          </w:tcPr>
          <w:p w14:paraId="50E463EB"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issertation, journal articles</w:t>
            </w:r>
          </w:p>
        </w:tc>
        <w:tc>
          <w:tcPr>
            <w:tcW w:w="0" w:type="auto"/>
            <w:shd w:val="clear" w:color="auto" w:fill="auto"/>
            <w:vAlign w:val="center"/>
            <w:hideMark/>
          </w:tcPr>
          <w:p w14:paraId="64DA1C8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rth America</w:t>
            </w:r>
          </w:p>
        </w:tc>
        <w:tc>
          <w:tcPr>
            <w:tcW w:w="0" w:type="auto"/>
            <w:shd w:val="clear" w:color="auto" w:fill="auto"/>
            <w:vAlign w:val="center"/>
            <w:hideMark/>
          </w:tcPr>
          <w:p w14:paraId="1E84CE3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1998-2002</w:t>
            </w:r>
          </w:p>
        </w:tc>
        <w:tc>
          <w:tcPr>
            <w:tcW w:w="0" w:type="auto"/>
            <w:shd w:val="clear" w:color="auto" w:fill="auto"/>
            <w:vAlign w:val="center"/>
            <w:hideMark/>
          </w:tcPr>
          <w:p w14:paraId="67E8F5A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ircuit parties</w:t>
            </w:r>
          </w:p>
        </w:tc>
        <w:tc>
          <w:tcPr>
            <w:tcW w:w="0" w:type="auto"/>
            <w:shd w:val="clear" w:color="auto" w:fill="auto"/>
            <w:vAlign w:val="center"/>
            <w:hideMark/>
          </w:tcPr>
          <w:p w14:paraId="6F247B9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c>
          <w:tcPr>
            <w:tcW w:w="0" w:type="auto"/>
            <w:shd w:val="clear" w:color="auto" w:fill="auto"/>
            <w:vAlign w:val="center"/>
            <w:hideMark/>
          </w:tcPr>
          <w:p w14:paraId="65A6B9C8"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ne stated</w:t>
            </w:r>
          </w:p>
        </w:tc>
      </w:tr>
      <w:tr w:rsidR="0069274C" w:rsidRPr="009A4209" w14:paraId="699F69A3" w14:textId="77777777" w:rsidTr="00E36F97">
        <w:trPr>
          <w:cantSplit/>
          <w:trHeight w:val="1200"/>
        </w:trPr>
        <w:tc>
          <w:tcPr>
            <w:tcW w:w="0" w:type="auto"/>
            <w:vAlign w:val="center"/>
          </w:tcPr>
          <w:p w14:paraId="42D4DF1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ISBN" : "0419-4217", "abstract" : "Latino men who have sex with men (LMSM) are disproportionately affected by HIV/AIDS in the U.S. Use of drugs like methamphetamine during sex has been posited to be related to HIV-risk behavior among LMSM. This dissertation is comprised of three separate studies that each aim to describe features of sexual episodes that predict unprotected and protected anal intercourse (UAI and PAI) among LMSM. The first study used data from a survey of Latino gay men living in three U.S. cities. This study aimed to examine whether drug use and other contextual factors (heightened levels of attraction, partner characteristics, and condom discussions), examined individually and in combination, were related to unprotected sex among Latino gay men. Study 2, which was conducted using data from a different sample of men, examined whether use of methamphetamine during sex and the same contextual factors were related to unprotected sex among stimulant-using Latino gay men. Finally, the third study aimed to better describe the risky contexts of methamphetamine use and sexual behavior among meth-using Latino MSM. Studies 1 and 2 employed conditional logistic regressions to examine the relationship between contextual factors and episodes in which the same men had protected and unprotected sexual encounters. Study 3 examined participants' qualitative reports of sexual encounters in which they used methamphetamine and had sex. Several of the findings obtained in the three studies overlapped and/or were complementary. Notably, drug use by a sex partner, a lack of discussions about condom use with sex partners, and heightened levels of attraction were linked to unprotected sex in each of the three studies. Methamphetamine use, in conjunction with other contextual factors, was also linked to unprotected sex. Certain sexual contexts (e.g., those in which sex partners use drugs, bathhouse/sex club settings), in combination with Latino MSM's methamphetamine use, appear to lead to cognitive distancing, in which men experience a \"time out\" from rules normally used to guide behavior. By mentally distancing themselves from their behavior and their sex partners, many LMSM were able to engage in HIV risk. Other notable findings are discussed, and implications for intervention are presented.", "author" : [ { "dropping-particle" : "", "family" : "Wilson", "given" : "Patrick A", "non-dropping-particle" : "", "parse-names" : false, "suffix" : "" } ], "collection-title" : "Dissertation Abstracts International", "container-title" : "ProQuest Dissertations and Theses", "id" : "ITEM-1", "issue" : "9-B", "issued" : { "date-parts" : [ [ "2004" ] ] }, "language" : "English", "note" : "From Duplicate 1 ( ", "number-of-pages" : "181-181 p.", "publisher" : "ProQuest Information &amp; Learning", "publisher-place" : "United States -- New York", "title" : "Sexual risk-taking and drug use among Latino men: Examining episodes of high-risk and low-risk sexual behavior", "type" : "thesis", "volume" : "65" }, "uris" : [ "http://www.mendeley.com/documents/?uuid=6bc34262-a413-48ac-a745-391ab3f6e8a9" ] } ], "mendeley" : { "formattedCitation" : "(Wilson, 2004)", "manualFormatting" : "Wilson, 2004", "plainTextFormattedCitation" : "(Wilson, 2004)", "previouslyFormattedCitation" : "(Wilson 2004)" }, "properties" : { "noteIndex" : 0 }, "schema" : "https://github.com/citation-style-language/schema/raw/master/csl-citation.json" }</w:instrText>
            </w:r>
            <w:r w:rsidRPr="009A4209">
              <w:rPr>
                <w:rFonts w:ascii="Times New Roman" w:eastAsia="Times New Roman" w:hAnsi="Times New Roman" w:cs="Times New Roman"/>
                <w:color w:val="000000"/>
                <w:sz w:val="20"/>
                <w:szCs w:val="20"/>
              </w:rPr>
              <w:fldChar w:fldCharType="separate"/>
            </w:r>
            <w:r w:rsidRPr="009A4209">
              <w:rPr>
                <w:rFonts w:ascii="Times New Roman" w:eastAsia="Times New Roman" w:hAnsi="Times New Roman" w:cs="Times New Roman"/>
                <w:noProof/>
                <w:color w:val="000000"/>
                <w:sz w:val="20"/>
                <w:szCs w:val="20"/>
              </w:rPr>
              <w:t>Wilson, 2004</w:t>
            </w:r>
            <w:r w:rsidRPr="009A4209">
              <w:rPr>
                <w:rFonts w:ascii="Times New Roman" w:eastAsia="Times New Roman" w:hAnsi="Times New Roman" w:cs="Times New Roman"/>
                <w:color w:val="000000"/>
                <w:sz w:val="20"/>
                <w:szCs w:val="20"/>
              </w:rPr>
              <w:fldChar w:fldCharType="end"/>
            </w:r>
          </w:p>
        </w:tc>
        <w:tc>
          <w:tcPr>
            <w:tcW w:w="0" w:type="auto"/>
            <w:shd w:val="clear" w:color="auto" w:fill="auto"/>
            <w:vAlign w:val="center"/>
            <w:hideMark/>
          </w:tcPr>
          <w:p w14:paraId="7B8065C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Grounded theory</w:t>
            </w:r>
          </w:p>
        </w:tc>
        <w:tc>
          <w:tcPr>
            <w:tcW w:w="0" w:type="auto"/>
            <w:shd w:val="clear" w:color="auto" w:fill="auto"/>
            <w:vAlign w:val="center"/>
            <w:hideMark/>
          </w:tcPr>
          <w:p w14:paraId="07CD6202"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ognitive distancing (</w:t>
            </w:r>
            <w:proofErr w:type="spellStart"/>
            <w:r w:rsidRPr="009A4209">
              <w:rPr>
                <w:rFonts w:ascii="Times New Roman" w:eastAsia="Times New Roman" w:hAnsi="Times New Roman" w:cs="Times New Roman"/>
                <w:color w:val="000000"/>
                <w:sz w:val="20"/>
                <w:szCs w:val="20"/>
              </w:rPr>
              <w:t>McKirnan</w:t>
            </w:r>
            <w:proofErr w:type="spellEnd"/>
            <w:r w:rsidRPr="009A4209">
              <w:rPr>
                <w:rFonts w:ascii="Times New Roman" w:eastAsia="Times New Roman" w:hAnsi="Times New Roman" w:cs="Times New Roman"/>
                <w:color w:val="000000"/>
                <w:sz w:val="20"/>
                <w:szCs w:val="20"/>
              </w:rPr>
              <w:t xml:space="preserve"> et al.)</w:t>
            </w:r>
          </w:p>
        </w:tc>
        <w:tc>
          <w:tcPr>
            <w:tcW w:w="0" w:type="auto"/>
            <w:shd w:val="clear" w:color="auto" w:fill="auto"/>
            <w:vAlign w:val="center"/>
            <w:hideMark/>
          </w:tcPr>
          <w:p w14:paraId="6D358A9D"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Semi-structured face-to-face interviews</w:t>
            </w:r>
          </w:p>
        </w:tc>
        <w:tc>
          <w:tcPr>
            <w:tcW w:w="0" w:type="auto"/>
            <w:shd w:val="clear" w:color="auto" w:fill="auto"/>
            <w:vAlign w:val="center"/>
            <w:hideMark/>
          </w:tcPr>
          <w:p w14:paraId="3A13A977"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38</w:t>
            </w:r>
          </w:p>
        </w:tc>
        <w:tc>
          <w:tcPr>
            <w:tcW w:w="0" w:type="auto"/>
            <w:shd w:val="clear" w:color="auto" w:fill="auto"/>
            <w:vAlign w:val="center"/>
            <w:hideMark/>
          </w:tcPr>
          <w:p w14:paraId="1F58FA99"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issertation</w:t>
            </w:r>
          </w:p>
        </w:tc>
        <w:tc>
          <w:tcPr>
            <w:tcW w:w="0" w:type="auto"/>
            <w:shd w:val="clear" w:color="auto" w:fill="auto"/>
            <w:vAlign w:val="center"/>
            <w:hideMark/>
          </w:tcPr>
          <w:p w14:paraId="3392742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ew York, Los Angeles, San Francisco, Denver, Salt Lake City</w:t>
            </w:r>
          </w:p>
        </w:tc>
        <w:tc>
          <w:tcPr>
            <w:tcW w:w="0" w:type="auto"/>
            <w:shd w:val="clear" w:color="auto" w:fill="auto"/>
            <w:vAlign w:val="center"/>
            <w:hideMark/>
          </w:tcPr>
          <w:p w14:paraId="147FF62F"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Unclear</w:t>
            </w:r>
          </w:p>
        </w:tc>
        <w:tc>
          <w:tcPr>
            <w:tcW w:w="0" w:type="auto"/>
            <w:shd w:val="clear" w:color="auto" w:fill="auto"/>
            <w:vAlign w:val="center"/>
            <w:hideMark/>
          </w:tcPr>
          <w:p w14:paraId="0C142B04"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Dance clubs, sex clubs, gay bars</w:t>
            </w:r>
          </w:p>
        </w:tc>
        <w:tc>
          <w:tcPr>
            <w:tcW w:w="0" w:type="auto"/>
            <w:shd w:val="clear" w:color="auto" w:fill="auto"/>
            <w:vAlign w:val="center"/>
            <w:hideMark/>
          </w:tcPr>
          <w:p w14:paraId="7CC2E5EE"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Crystal meth</w:t>
            </w:r>
          </w:p>
        </w:tc>
        <w:tc>
          <w:tcPr>
            <w:tcW w:w="0" w:type="auto"/>
            <w:shd w:val="clear" w:color="auto" w:fill="auto"/>
            <w:vAlign w:val="center"/>
            <w:hideMark/>
          </w:tcPr>
          <w:p w14:paraId="5BFBE57A"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Latino MSM</w:t>
            </w:r>
          </w:p>
        </w:tc>
      </w:tr>
    </w:tbl>
    <w:p w14:paraId="23A476C5" w14:textId="77777777" w:rsidR="0069274C" w:rsidRPr="009A4209" w:rsidRDefault="0069274C" w:rsidP="0069274C"/>
    <w:p w14:paraId="776D3443" w14:textId="77777777" w:rsidR="0069274C" w:rsidRPr="009A4209" w:rsidRDefault="0069274C" w:rsidP="0069274C">
      <w:pPr>
        <w:sectPr w:rsidR="0069274C" w:rsidRPr="009A4209" w:rsidSect="0069274C">
          <w:headerReference w:type="even" r:id="rId8"/>
          <w:headerReference w:type="default" r:id="rId9"/>
          <w:headerReference w:type="first" r:id="rId10"/>
          <w:pgSz w:w="16840" w:h="11900" w:orient="landscape"/>
          <w:pgMar w:top="1134" w:right="1134" w:bottom="1134" w:left="1134" w:header="709" w:footer="709" w:gutter="0"/>
          <w:cols w:space="708"/>
          <w:titlePg/>
          <w:docGrid w:linePitch="360"/>
        </w:sectPr>
      </w:pPr>
    </w:p>
    <w:p w14:paraId="337AE03B" w14:textId="77777777" w:rsidR="0069274C" w:rsidRPr="009A4209" w:rsidRDefault="0069274C" w:rsidP="0069274C">
      <w:pPr>
        <w:rPr>
          <w:rFonts w:ascii="Times New Roman" w:hAnsi="Times New Roman" w:cs="Times New Roman"/>
        </w:rPr>
      </w:pPr>
      <w:r>
        <w:rPr>
          <w:rFonts w:ascii="Times New Roman" w:hAnsi="Times New Roman" w:cs="Times New Roman"/>
          <w:b/>
        </w:rPr>
        <w:lastRenderedPageBreak/>
        <w:t xml:space="preserve">Table </w:t>
      </w:r>
      <w:r w:rsidRPr="009A4209">
        <w:rPr>
          <w:rFonts w:ascii="Times New Roman" w:hAnsi="Times New Roman" w:cs="Times New Roman"/>
          <w:b/>
        </w:rPr>
        <w:t>2.</w:t>
      </w:r>
      <w:r w:rsidRPr="009A4209">
        <w:rPr>
          <w:rFonts w:ascii="Times New Roman" w:hAnsi="Times New Roman" w:cs="Times New Roman"/>
        </w:rPr>
        <w:t xml:space="preserve">  Critical appraisal of included projects.</w:t>
      </w:r>
    </w:p>
    <w:p w14:paraId="0BF914DF" w14:textId="77777777" w:rsidR="0069274C" w:rsidRPr="009A4209" w:rsidRDefault="0069274C" w:rsidP="0069274C">
      <w:pPr>
        <w:rPr>
          <w:rFonts w:ascii="Times New Roman" w:hAnsi="Times New Roman" w:cs="Times New Roma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44"/>
        <w:gridCol w:w="864"/>
        <w:gridCol w:w="864"/>
        <w:gridCol w:w="864"/>
        <w:gridCol w:w="674"/>
        <w:gridCol w:w="689"/>
        <w:gridCol w:w="864"/>
        <w:gridCol w:w="1150"/>
        <w:gridCol w:w="893"/>
        <w:gridCol w:w="893"/>
        <w:gridCol w:w="887"/>
      </w:tblGrid>
      <w:tr w:rsidR="0069274C" w:rsidRPr="009A4209" w14:paraId="4B2DA06E" w14:textId="77777777" w:rsidTr="00E36F97">
        <w:trPr>
          <w:cantSplit/>
          <w:trHeight w:val="2989"/>
          <w:tblHeader/>
        </w:trPr>
        <w:tc>
          <w:tcPr>
            <w:tcW w:w="2078" w:type="pct"/>
            <w:shd w:val="clear" w:color="auto" w:fill="auto"/>
            <w:textDirection w:val="btLr"/>
            <w:vAlign w:val="center"/>
            <w:hideMark/>
          </w:tcPr>
          <w:p w14:paraId="6DA275E4"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Author and year</w:t>
            </w:r>
          </w:p>
        </w:tc>
        <w:tc>
          <w:tcPr>
            <w:tcW w:w="292" w:type="pct"/>
            <w:shd w:val="clear" w:color="auto" w:fill="auto"/>
            <w:textDirection w:val="btLr"/>
            <w:vAlign w:val="center"/>
            <w:hideMark/>
          </w:tcPr>
          <w:p w14:paraId="0C91A597"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Steps taken to increase rigour in sampling?*</w:t>
            </w:r>
          </w:p>
        </w:tc>
        <w:tc>
          <w:tcPr>
            <w:tcW w:w="292" w:type="pct"/>
            <w:shd w:val="clear" w:color="auto" w:fill="auto"/>
            <w:textDirection w:val="btLr"/>
            <w:vAlign w:val="center"/>
            <w:hideMark/>
          </w:tcPr>
          <w:p w14:paraId="4A8A4BC6"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Steps taken to increase rigour in data collected?*</w:t>
            </w:r>
          </w:p>
        </w:tc>
        <w:tc>
          <w:tcPr>
            <w:tcW w:w="292" w:type="pct"/>
            <w:shd w:val="clear" w:color="auto" w:fill="auto"/>
            <w:textDirection w:val="btLr"/>
            <w:vAlign w:val="center"/>
            <w:hideMark/>
          </w:tcPr>
          <w:p w14:paraId="3689D46E"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Steps taken to increase rigour in analysis?*</w:t>
            </w:r>
          </w:p>
        </w:tc>
        <w:tc>
          <w:tcPr>
            <w:tcW w:w="228" w:type="pct"/>
            <w:shd w:val="clear" w:color="auto" w:fill="auto"/>
            <w:textDirection w:val="btLr"/>
            <w:vAlign w:val="center"/>
            <w:hideMark/>
          </w:tcPr>
          <w:p w14:paraId="60A75035"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Findings grounded, supported by data</w:t>
            </w:r>
            <w:proofErr w:type="gramStart"/>
            <w:r w:rsidRPr="009A4209">
              <w:rPr>
                <w:rFonts w:ascii="Times New Roman" w:eastAsia="Times New Roman" w:hAnsi="Times New Roman" w:cs="Times New Roman"/>
                <w:b/>
                <w:bCs/>
                <w:color w:val="000000"/>
                <w:sz w:val="22"/>
                <w:szCs w:val="22"/>
              </w:rPr>
              <w:t>?°</w:t>
            </w:r>
            <w:proofErr w:type="gramEnd"/>
          </w:p>
        </w:tc>
        <w:tc>
          <w:tcPr>
            <w:tcW w:w="233" w:type="pct"/>
            <w:shd w:val="clear" w:color="auto" w:fill="auto"/>
            <w:textDirection w:val="btLr"/>
            <w:vAlign w:val="center"/>
            <w:hideMark/>
          </w:tcPr>
          <w:p w14:paraId="0DBCEFB4"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 xml:space="preserve">Breadth. </w:t>
            </w:r>
            <w:proofErr w:type="gramStart"/>
            <w:r w:rsidRPr="009A4209">
              <w:rPr>
                <w:rFonts w:ascii="Times New Roman" w:eastAsia="Times New Roman" w:hAnsi="Times New Roman" w:cs="Times New Roman"/>
                <w:b/>
                <w:bCs/>
                <w:color w:val="000000"/>
                <w:sz w:val="22"/>
                <w:szCs w:val="22"/>
              </w:rPr>
              <w:t>depth</w:t>
            </w:r>
            <w:proofErr w:type="gramEnd"/>
            <w:r w:rsidRPr="009A4209">
              <w:rPr>
                <w:rFonts w:ascii="Times New Roman" w:eastAsia="Times New Roman" w:hAnsi="Times New Roman" w:cs="Times New Roman"/>
                <w:b/>
                <w:bCs/>
                <w:color w:val="000000"/>
                <w:sz w:val="22"/>
                <w:szCs w:val="22"/>
              </w:rPr>
              <w:t xml:space="preserve"> in findings?</w:t>
            </w:r>
            <w:r w:rsidRPr="009A4209">
              <w:rPr>
                <w:rFonts w:ascii="Lucida Grande" w:eastAsia="Times New Roman" w:hAnsi="Lucida Grande" w:cs="Lucida Grande"/>
                <w:b/>
                <w:bCs/>
                <w:color w:val="000000"/>
                <w:sz w:val="22"/>
                <w:szCs w:val="22"/>
              </w:rPr>
              <w:t>⌃</w:t>
            </w:r>
          </w:p>
        </w:tc>
        <w:tc>
          <w:tcPr>
            <w:tcW w:w="292" w:type="pct"/>
            <w:shd w:val="clear" w:color="auto" w:fill="auto"/>
            <w:textDirection w:val="btLr"/>
            <w:vAlign w:val="center"/>
            <w:hideMark/>
          </w:tcPr>
          <w:p w14:paraId="244475D4"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Study privileges MSM perspectives, experiences</w:t>
            </w:r>
            <w:proofErr w:type="gramStart"/>
            <w:r w:rsidRPr="009A4209">
              <w:rPr>
                <w:rFonts w:ascii="Times New Roman" w:eastAsia="Times New Roman" w:hAnsi="Times New Roman" w:cs="Times New Roman"/>
                <w:b/>
                <w:bCs/>
                <w:color w:val="000000"/>
                <w:sz w:val="22"/>
                <w:szCs w:val="22"/>
              </w:rPr>
              <w:t>?</w:t>
            </w:r>
            <w:r w:rsidRPr="009A4209">
              <w:rPr>
                <w:rFonts w:ascii="Wingdings 3" w:eastAsia="Times New Roman" w:hAnsi="Wingdings 3" w:cs="Wingdings 3"/>
                <w:b/>
                <w:bCs/>
                <w:color w:val="000000"/>
                <w:sz w:val="22"/>
                <w:szCs w:val="22"/>
              </w:rPr>
              <w:t></w:t>
            </w:r>
            <w:proofErr w:type="gramEnd"/>
          </w:p>
        </w:tc>
        <w:tc>
          <w:tcPr>
            <w:tcW w:w="389" w:type="pct"/>
            <w:shd w:val="clear" w:color="auto" w:fill="auto"/>
            <w:textDirection w:val="btLr"/>
            <w:vAlign w:val="center"/>
            <w:hideMark/>
          </w:tcPr>
          <w:p w14:paraId="71690AA6"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Researcher's perspective</w:t>
            </w:r>
          </w:p>
          <w:p w14:paraId="65CA6AD4" w14:textId="77777777" w:rsidR="0069274C" w:rsidRPr="009A4209" w:rsidRDefault="0069274C" w:rsidP="00E36F97">
            <w:pPr>
              <w:ind w:left="113" w:right="113"/>
              <w:rPr>
                <w:rFonts w:ascii="Times New Roman" w:eastAsia="Times New Roman" w:hAnsi="Times New Roman" w:cs="Times New Roman"/>
                <w:b/>
                <w:bCs/>
                <w:color w:val="000000"/>
                <w:sz w:val="22"/>
                <w:szCs w:val="22"/>
              </w:rPr>
            </w:pPr>
            <w:proofErr w:type="gramStart"/>
            <w:r w:rsidRPr="009A4209">
              <w:rPr>
                <w:rFonts w:ascii="Times New Roman" w:eastAsia="Times New Roman" w:hAnsi="Times New Roman" w:cs="Times New Roman"/>
                <w:b/>
                <w:bCs/>
                <w:color w:val="000000"/>
                <w:sz w:val="22"/>
                <w:szCs w:val="22"/>
              </w:rPr>
              <w:t>shaped</w:t>
            </w:r>
            <w:proofErr w:type="gramEnd"/>
            <w:r w:rsidRPr="009A4209">
              <w:rPr>
                <w:rFonts w:ascii="Times New Roman" w:eastAsia="Times New Roman" w:hAnsi="Times New Roman" w:cs="Times New Roman"/>
                <w:b/>
                <w:bCs/>
                <w:color w:val="000000"/>
                <w:sz w:val="22"/>
                <w:szCs w:val="22"/>
              </w:rPr>
              <w:t xml:space="preserve"> data collection and analysis?</w:t>
            </w:r>
            <w:r w:rsidRPr="009A4209">
              <w:rPr>
                <w:rFonts w:ascii="Wingdings 3" w:eastAsia="Times New Roman" w:hAnsi="Wingdings 3" w:cs="Wingdings 3"/>
                <w:b/>
                <w:bCs/>
                <w:color w:val="000000"/>
                <w:sz w:val="22"/>
                <w:szCs w:val="22"/>
              </w:rPr>
              <w:t></w:t>
            </w:r>
          </w:p>
        </w:tc>
        <w:tc>
          <w:tcPr>
            <w:tcW w:w="302" w:type="pct"/>
            <w:shd w:val="clear" w:color="auto" w:fill="auto"/>
            <w:textDirection w:val="btLr"/>
            <w:vAlign w:val="center"/>
            <w:hideMark/>
          </w:tcPr>
          <w:p w14:paraId="21712FD8"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Ethical issues taken into consideration</w:t>
            </w:r>
            <w:proofErr w:type="gramStart"/>
            <w:r w:rsidRPr="009A4209">
              <w:rPr>
                <w:rFonts w:ascii="Times New Roman" w:eastAsia="Times New Roman" w:hAnsi="Times New Roman" w:cs="Times New Roman"/>
                <w:b/>
                <w:bCs/>
                <w:color w:val="000000"/>
                <w:sz w:val="22"/>
                <w:szCs w:val="22"/>
              </w:rPr>
              <w:t>?</w:t>
            </w:r>
            <w:r w:rsidRPr="009A4209">
              <w:rPr>
                <w:rFonts w:ascii="Wingdings 3" w:eastAsia="Times New Roman" w:hAnsi="Wingdings 3" w:cs="Wingdings 3"/>
                <w:b/>
                <w:bCs/>
                <w:color w:val="000000"/>
                <w:sz w:val="22"/>
                <w:szCs w:val="22"/>
              </w:rPr>
              <w:t></w:t>
            </w:r>
            <w:proofErr w:type="gramEnd"/>
          </w:p>
        </w:tc>
        <w:tc>
          <w:tcPr>
            <w:tcW w:w="302" w:type="pct"/>
            <w:shd w:val="clear" w:color="auto" w:fill="auto"/>
            <w:textDirection w:val="btLr"/>
            <w:vAlign w:val="center"/>
            <w:hideMark/>
          </w:tcPr>
          <w:p w14:paraId="0E45295E"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Weight of study findings’ reliability, trustworthiness</w:t>
            </w:r>
            <w:proofErr w:type="gramStart"/>
            <w:r w:rsidRPr="009A4209">
              <w:rPr>
                <w:rFonts w:ascii="Times New Roman" w:eastAsia="Times New Roman" w:hAnsi="Times New Roman" w:cs="Times New Roman"/>
                <w:b/>
                <w:bCs/>
                <w:color w:val="000000"/>
                <w:sz w:val="22"/>
                <w:szCs w:val="22"/>
              </w:rPr>
              <w:t>?§</w:t>
            </w:r>
            <w:proofErr w:type="gramEnd"/>
          </w:p>
        </w:tc>
        <w:tc>
          <w:tcPr>
            <w:tcW w:w="302" w:type="pct"/>
            <w:shd w:val="clear" w:color="auto" w:fill="auto"/>
            <w:textDirection w:val="btLr"/>
            <w:vAlign w:val="center"/>
            <w:hideMark/>
          </w:tcPr>
          <w:p w14:paraId="0E50C1F6" w14:textId="77777777" w:rsidR="0069274C" w:rsidRPr="009A4209" w:rsidRDefault="0069274C" w:rsidP="00E36F97">
            <w:pPr>
              <w:ind w:left="113" w:right="113"/>
              <w:rPr>
                <w:rFonts w:ascii="Times New Roman" w:eastAsia="Times New Roman" w:hAnsi="Times New Roman" w:cs="Times New Roman"/>
                <w:b/>
                <w:bCs/>
                <w:color w:val="000000"/>
                <w:sz w:val="22"/>
                <w:szCs w:val="22"/>
              </w:rPr>
            </w:pPr>
            <w:r w:rsidRPr="009A4209">
              <w:rPr>
                <w:rFonts w:ascii="Times New Roman" w:eastAsia="Times New Roman" w:hAnsi="Times New Roman" w:cs="Times New Roman"/>
                <w:b/>
                <w:bCs/>
                <w:color w:val="000000"/>
                <w:sz w:val="22"/>
                <w:szCs w:val="22"/>
              </w:rPr>
              <w:t>Weight of study findings' usefulness</w:t>
            </w:r>
            <w:proofErr w:type="gramStart"/>
            <w:r w:rsidRPr="009A4209">
              <w:rPr>
                <w:rFonts w:ascii="Times New Roman" w:eastAsia="Times New Roman" w:hAnsi="Times New Roman" w:cs="Times New Roman"/>
                <w:b/>
                <w:bCs/>
                <w:color w:val="000000"/>
                <w:sz w:val="22"/>
                <w:szCs w:val="22"/>
              </w:rPr>
              <w:t>?§</w:t>
            </w:r>
            <w:proofErr w:type="gramEnd"/>
          </w:p>
        </w:tc>
      </w:tr>
      <w:tr w:rsidR="0069274C" w:rsidRPr="009A4209" w14:paraId="2556E7A6" w14:textId="77777777" w:rsidTr="00E36F97">
        <w:trPr>
          <w:trHeight w:val="408"/>
        </w:trPr>
        <w:tc>
          <w:tcPr>
            <w:tcW w:w="2078" w:type="pct"/>
            <w:shd w:val="clear" w:color="auto" w:fill="auto"/>
            <w:vAlign w:val="center"/>
            <w:hideMark/>
          </w:tcPr>
          <w:p w14:paraId="3070804B"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DOI" : "10.1300/J233v06n01", "ISBN" : "1533-2640", "abstract" : "Research on Latino gay men drug use is limited. This study explores the narratives of 16 Latino drug-using gay men living in the San Francisco Bay Area by exploring the role social settings play in their drug use, as well as by identifying the reasons and motivations for drug-use. Using a thematic content analysis, 16 interviews with LGM living in the San Francisco Bay Area were analyzed. Results suggest LGMhave different reasons for drug use across multiple settings. Participants use drugs to cope with their sexual identity, to feel like part of the mainstream gay community, and to reduce sexual inhibitions. Understanding how Latino gay men (LGM) perceive their drug use within their social, political, and economic environment would aid in the development of culturally adequate interventions. Copyright by The Haworth Press, Inc. All rights reserved.", "author" : [ { "dropping-particle" : "", "family" : "Bauermeister", "given" : "Jose A", "non-dropping-particle" : "", "parse-names" : false, "suffix" : "" } ], "collection-title" : "Drugs &amp; Society", "container-title" : "Journal of Ethnicity in Substance Abuse", "editor" : [ { "dropping-particle" : "", "family" : "Bauermeister Carballo-Dieguez, Carrier, Castro, Chesney, Clatts, D'Augelli, Dolezal, Diaz, Diaz, Diaz, Diaz, Diaz, Epstein, Freese, Garnets, Gorman, Greenwood, Herek, Herek, Herek, Hughes, Klitzman, Kourany, Malyon, Mays, McKirnan, McKirnan, Meyer, Meyer", "given" : "Carballo-Dieguez", "non-dropping-particle" : "", "parse-names" : false, "suffix" : "" } ], "id" : "ITEM-1", "issue" : "1", "issued" : { "date-parts" : [ [ "2007" ] ] }, "page" : "109-129", "publisher" : "Haworth Press Inc.", "publisher-place" : "Bauermeister, Jose A.: Department of Health Behavior and Health Education, 1420 Washington Heights, Ann Arbor, MI, US, 48109, jbauerme@umich.edu", "title" : "It's all about \"connecting\": Reasons for drug use among Latino gay men living in the San Francisco Bay area.", "type" : "article-journal", "volume" : "6" }, "uris" : [ "http://www.mendeley.com/documents/?uuid=09dbf526-2bd8-40bb-8a51-2adac6f8536a" ] } ], "mendeley" : { "formattedCitation" : "(Bauermeister, 2007)", "manualFormatting" : "Bauermeister, 2007", "plainTextFormattedCitation" : "(Bauermeister, 2007)", "previouslyFormattedCitation" : "(Bauermeister 2007)"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Bauermeister, 2007</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66F6790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188E4C8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261A8CF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639FBDB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023E26B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255F2EE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4F96AB7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623C950C"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492EDCA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25D2DC3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78A57932" w14:textId="77777777" w:rsidTr="00E36F97">
        <w:trPr>
          <w:trHeight w:val="415"/>
        </w:trPr>
        <w:tc>
          <w:tcPr>
            <w:tcW w:w="2078" w:type="pct"/>
            <w:shd w:val="clear" w:color="auto" w:fill="auto"/>
            <w:vAlign w:val="center"/>
            <w:hideMark/>
          </w:tcPr>
          <w:p w14:paraId="1201919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author" : [ { "dropping-particle" : "", "family" : "Brown", "given" : "Glen", "non-dropping-particle" : "", "parse-names" : false, "suffix" : "" }, { "dropping-particle" : "", "family" : "Lau", "given" : "Chris", "non-dropping-particle" : "", "parse-names" : false, "suffix" : "" }, { "dropping-particle" : "", "family" : "Murray", "given" : "James", "non-dropping-particle" : "", "parse-names" : false, "suffix" : "" }, { "dropping-particle" : "", "family" : "Lyons", "given" : "Lori", "non-dropping-particle" : "", "parse-names" : false, "suffix" : "" } ], "id" : "ITEM-1", "issued" : { "date-parts" : [ [ "2000" ] ] }, "number-of-pages" : "1-12", "publisher-place" : "Toronto", "title" : "Drug Use &amp; HIV Risk Among Gay Men in the Dance/Club Scene in Toronto: How Should AIDS Prevention Programmes Respond?", "type" : "report" }, "uris" : [ "http://www.mendeley.com/documents/?uuid=723c210d-abd6-42d6-9fda-d0f10cb2b526" ] } ], "mendeley" : { "formattedCitation" : "(Brown et al., 2000)", "manualFormatting" : "Brown et al., 2000", "plainTextFormattedCitation" : "(Brown et al., 2000)", "previouslyFormattedCitation" : "(Brown et al. 2000)"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741CAB">
              <w:rPr>
                <w:rFonts w:ascii="Times New Roman" w:eastAsia="Times New Roman" w:hAnsi="Times New Roman" w:cs="Times New Roman"/>
                <w:noProof/>
                <w:color w:val="000000"/>
              </w:rPr>
              <w:t>Brown et al., 2000</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613B0FD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31DC927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75EB986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6A42719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120CCDD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1041104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2B1AAB4B"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392A2FD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227B266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697CED3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7166A069" w14:textId="77777777" w:rsidTr="00E36F97">
        <w:trPr>
          <w:trHeight w:val="421"/>
        </w:trPr>
        <w:tc>
          <w:tcPr>
            <w:tcW w:w="2078" w:type="pct"/>
            <w:shd w:val="clear" w:color="auto" w:fill="auto"/>
            <w:vAlign w:val="center"/>
            <w:hideMark/>
          </w:tcPr>
          <w:p w14:paraId="7F277D0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ISBN" : "0022-0426", "abstract" : "Conducted a qualitative study on the roles of gender and alcohol use in a Latino gay bar with transvestites. Participant observation and 4 in-depth interviews were carried out. The bar, as a leisure space, provided a social setting where gender and sexuality as social categories were being reconstructed and where alcohol use was part of several rites related to the disruption and dispersion of the gender/sexuality structure. The bar also held the meaning of a surrealistic space where reality was suspended, and it was viewed as a home away from home where familylike interaction and care determined a feeling of belonging. The importance of social space for people who experience marginality in their everyday lives is emphasized. (PsycINFO Database Record (c) 2012 APA, all rights reserved)", "author" : [ { "dropping-particle" : "", "family" : "Caceres", "given" : "Carlos F", "non-dropping-particle" : "", "parse-names" : false, "suffix" : "" }, { "dropping-particle" : "", "family" : "Cortinas", "given" : "Jorge I", "non-dropping-particle" : "", "parse-names" : false, "suffix" : "" } ], "container-title" : "Journal of Drug Issues", "id" : "ITEM-1", "issue" : "1", "issued" : { "date-parts" : [ [ "1996" ] ] }, "page" : "245-260", "publisher" : "Florida State University/School of Criminology &amp; Criminal Justice", "publisher-place" : "US", "title" : "Fantasy island: An ethnography of alcohol and gender roles in a Latino gay bar.", "type" : "article-journal", "volume" : "26" }, "uris" : [ "http://www.mendeley.com/documents/?uuid=db7f6f89-c758-47ee-a12a-2848a72af4b7" ] } ], "mendeley" : { "formattedCitation" : "(Caceres &amp; Cortinas, 1996)", "manualFormatting" : "Caceres &amp; Cortinas, 1996", "plainTextFormattedCitation" : "(Caceres &amp; Cortinas, 1996)", "previouslyFormattedCitation" : "(Caceres and Cortinas 1996)"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Caceres &amp; Cortinas, 1996</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28F47E2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4697E3A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4C05367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7F0740E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5452D22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085557B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4D130C1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6EC42E9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773D2FD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016095FC"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4F264A6B" w14:textId="77777777" w:rsidTr="00E36F97">
        <w:trPr>
          <w:trHeight w:val="413"/>
        </w:trPr>
        <w:tc>
          <w:tcPr>
            <w:tcW w:w="2078" w:type="pct"/>
            <w:shd w:val="clear" w:color="auto" w:fill="auto"/>
            <w:vAlign w:val="center"/>
            <w:hideMark/>
          </w:tcPr>
          <w:p w14:paraId="0924E15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ISBN" : "0890-7064", "abstract" : "Although the general populace has stereotyped bathhouses that cater to men seeking sex with other men as facilitators of HIV transmission, little research has been conducted that examines such claims. The authors conducted structured, in-depth topical interviews with 41 men who frequent bathhouses in Houston, Texas. Qualitative data were collected. The qualitative data were analyzed using an inductive and deductive analytical process. The study finds that bathhouses are a setting in which sex occurs, but bathhouses per se do not determine the nature of sexual activities. Instead, the meanings patrons attach to the commercial public sex environment bathhouses and to the activities they perform there account for men's sexual risk behaviors. Many participants reported accurate knowledge regarding HIV and safer sex practices and also reported either avoiding penetrative sex or using condoms in this setting. Data are presented that elucidate the relationships between perceptions, drug use, and sexual risk behaviors. Findings are discussed in regard to intervention and future research. (PsycINFO Database Record (c) 2012 APA, all rights reserved) (journal abstract)", "author" : [ { "dropping-particle" : "", "family" : "Elwood", "given" : "William N", "non-dropping-particle" : "", "parse-names" : false, "suffix" : "" }, { "dropping-particle" : "", "family" : "Williams", "given" : "Mark L", "non-dropping-particle" : "", "parse-names" : false, "suffix" : "" } ], "collection-title" : "International Journal of Sexual Health", "container-title" : "Journal of Psychology &amp; Human Sexuality", "id" : "ITEM-1", "issue" : "2", "issued" : { "date-parts" : [ [ "1998" ] ] }, "page" : "23-44", "publisher" : "Haworth Press", "publisher-place" : "US", "title" : "Sex, drugs, and situation: Attitudes, drug use, and sexual risk behaviors among men who frequent bathhouses.", "type" : "article-journal", "volume" : "10" }, "uris" : [ "http://www.mendeley.com/documents/?uuid=d566686e-6127-4d3f-ae2c-3b3dd3f003d6" ] } ], "mendeley" : { "formattedCitation" : "(Elwood &amp; Williams, 1998)", "manualFormatting" : "Elwood &amp; Williams, 1998", "plainTextFormattedCitation" : "(Elwood &amp; Williams, 1998)", "previouslyFormattedCitation" : "(Elwood and Williams 1998)"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Elwood &amp; Williams, 1998</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66E6B6E0"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3C02A68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4CBAC21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33B49F4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335060F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2DA466E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170B915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31D39B0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1DEE84D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626B72F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3C45726A" w14:textId="77777777" w:rsidTr="00E36F97">
        <w:trPr>
          <w:trHeight w:val="404"/>
        </w:trPr>
        <w:tc>
          <w:tcPr>
            <w:tcW w:w="2078" w:type="pct"/>
            <w:shd w:val="clear" w:color="auto" w:fill="auto"/>
            <w:vAlign w:val="center"/>
            <w:hideMark/>
          </w:tcPr>
          <w:p w14:paraId="0B01B8C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author" : [ { "dropping-particle" : "", "family" : "Green", "given" : "Adam Isaiah", "non-dropping-particle" : "", "parse-names" : false, "suffix" : "" } ], "container-title" : "Deviant Behavior", "id" : "ITEM-1", "issued" : { "date-parts" : [ [ "2003" ] ] }, "page" : "427-447", "title" : "\"Chem friendly\": The institutional basis of \"club-drug\" use in a sample of urban gay men", "type" : "article-journal", "volume" : "24" }, "uris" : [ "http://www.mendeley.com/documents/?uuid=e51781e3-abf7-4814-b57d-9ce0777621c5" ] } ], "mendeley" : { "formattedCitation" : "(Green, 2003)", "manualFormatting" : "Green, 2003", "plainTextFormattedCitation" : "(Green, 2003)", "previouslyFormattedCitation" : "(Green 2003)"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Green, 2003</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5C1B405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1C80992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0C8072EB"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36C55D9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4CA52B5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777DC57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2F0D1390"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23B4511C"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579851D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0987DD6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2AD7F4BE" w14:textId="77777777" w:rsidTr="00E36F97">
        <w:trPr>
          <w:trHeight w:val="425"/>
        </w:trPr>
        <w:tc>
          <w:tcPr>
            <w:tcW w:w="2078" w:type="pct"/>
            <w:shd w:val="clear" w:color="auto" w:fill="auto"/>
            <w:vAlign w:val="center"/>
            <w:hideMark/>
          </w:tcPr>
          <w:p w14:paraId="4F43169C"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1", "issue" : "4", "issued" : { "date-parts" : [ [ "2006" ] ] }, "page" : "317-333", "title" : "Crystal methamphetamine and sexual sociality in an urban gay subculture: An elective affinity.", "type" : "article-journal", "volume" : "8" }, "uris" : [ "http://www.mendeley.com/documents/?uuid=53a12245-c624-4674-88f0-90ba26381367" ] } ], "mendeley" : { "formattedCitation" : "(Green &amp; Halkitis, 2006)", "manualFormatting" : "Green &amp; Halkitis, 2006", "plainTextFormattedCitation" : "(Green &amp; Halkitis, 2006)", "previouslyFormattedCitation" : "(Green and Halkitis 2006)"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Green &amp; Halkitis, 2006</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5BC7512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088180B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6B33B8C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3A43C0D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544AEF1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59C4565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5C3259B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12A9C90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169301AB"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20B3BFF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5946D227" w14:textId="77777777" w:rsidTr="00E36F97">
        <w:trPr>
          <w:trHeight w:val="417"/>
        </w:trPr>
        <w:tc>
          <w:tcPr>
            <w:tcW w:w="2078" w:type="pct"/>
            <w:shd w:val="clear" w:color="auto" w:fill="auto"/>
            <w:vAlign w:val="center"/>
            <w:hideMark/>
          </w:tcPr>
          <w:p w14:paraId="39D4F59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DOI" : "10.1016/j.drugpo.2010.09.004", "ISBN" : "0955-3959", "ISSN" : "0955-3959", "PMID" : "20952176", "abstract" : "Background: Research on harm reduction has typically focused on broad-based or organisational strategies such as needle exchange and opiate substitute programmes. Less attention has been paid to the self-directed harm reduction practices of substance users themselves. Few studies have focused on sexual minority populations such as gay and bisexual men and fewer still on the marginalised groups that constitute these populations. This paper identifies self-directed harm reduction strategies among substance using ethno-racially diverse gay and bisexual men. Methods: This article presents findings from the Party Drugs Study in Toronto's gay dance club scene, a community-based qualitative study in Toronto, Canada. We present a thematic analysis of interviews with 43 gay and bisexual men from diverse ethno-racial backgrounds about their substance use in the gay dance club scene. Findings: We identify five self-directed harm reduction strategies: rationing, controlling or avoiding mixing, controlling quality, maintaining a healthy lifestyle, and following guidelines during substance use. Conclusions: We discuss our findings in relation to prior research and to critical theory. We suggest that drug users' awareness of possible harm, and their personal investment in harm reduction, constitute a viable platform from which community-based and public health organisations may promote and strengthen harm reduction among gay and bisexual men from ethno-racially diverse backgrounds. 2010 Elsevier B.V.", "author" : [ { "dropping-particle" : "", "family" : "Greenspan", "given" : "Nicole R", "non-dropping-particle" : "", "parse-names" : false, "suffix" : "" }, { "dropping-particle" : "", "family" : "Aguinaldo", "given" : "Jeffrey P", "non-dropping-particle" : "", "parse-names" : false, "suffix" : "" }, { "dropping-particle" : "", "family" : "Husbands", "given" : "Winston", "non-dropping-particle" : "", "parse-names" : false, "suffix" : "" }, { "dropping-particle" : "", "family" : "Murray", "given" : "James", "non-dropping-particle" : "", "parse-names" : false, "suffix" : "" }, { "dropping-particle" : "", "family" : "Ho", "given" : "Peter", "non-dropping-particle" : "", "parse-names" : false, "suffix" : "" }, { "dropping-particle" : "", "family" : "Sutdhibhasilp", "given" : "Noulmook", "non-dropping-particle" : "", "parse-names" : false, "suffix" : "" }, { "dropping-particle" : "", "family" : "Cedano", "given" : "Jos\u00e9", "non-dropping-particle" : "", "parse-names" : false, "suffix" : "" }, { "dropping-particle" : "", "family" : "Lau", "given" : "Chris", "non-dropping-particle" : "", "parse-names" : false, "suffix" : "" }, { "dropping-particle" : "", "family" : "Gray", "given" : "Trevor", "non-dropping-particle" : "", "parse-names" : false, "suffix" : "" }, { "dropping-particle" : "", "family" : "Maharaj", "given" : "Rajendra", "non-dropping-particle" : "", "parse-names" : false, "suffix" : "" } ], "container-title" : "International Journal of Drug Policy", "id" : "ITEM-1", "issue" : "1", "issued" : { "date-parts" : [ [ "2011", "1" ] ] }, "note" : "From Duplicate 2 ( ", "page" : "56-62", "publisher" : "ELSEVIER SCIENCE BV", "publisher-place" : "PO BOX 211, 1000 AE AMSTERDAM, NETHERLANDS", "title" : "\"It's not rocket science, what I do\": Self-directed harm reduction strategies among drug using ethno-racially diverse gay and bisexual men.", "type" : "article-journal", "volume" : "22" }, "uris" : [ "http://www.mendeley.com/documents/?uuid=92ffb215-750d-49a9-8bc8-c41ab11062fd" ] }, { "id" : "ITEM-2",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2", "issued" : { "date-parts" : [ [ "2004" ] ] }, "publisher-place" : "Toronto", "title" : "Party Drugs in Toronto's Gay Dance Club Scene", "type" : "report" }, "uris" : [ "http://www.mendeley.com/documents/?uuid=7af88713-2db7-4493-a85f-3224b7014e97" ] } ], "mendeley" : { "formattedCitation" : "(Greenspan et al., 2011; Husbands et al., 2004)", "manualFormatting" : "Greenspan et al., 2011; Husbands et al., 2004", "plainTextFormattedCitation" : "(Greenspan et al., 2011; Husbands et al., 2004)", "previouslyFormattedCitation" : "(Greenspan et al. 2011; Husbands et al. 2004)"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Greenspan et al., 2011; Husbands et al., 2004</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39DE702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2581814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7448627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17F676D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653A5A5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0AA8B0F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0498F8A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7B86DB40"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7F96313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3FEBEF4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59692CDA" w14:textId="77777777" w:rsidTr="00E36F97">
        <w:trPr>
          <w:trHeight w:val="425"/>
        </w:trPr>
        <w:tc>
          <w:tcPr>
            <w:tcW w:w="2078" w:type="pct"/>
            <w:shd w:val="clear" w:color="auto" w:fill="auto"/>
            <w:vAlign w:val="center"/>
            <w:hideMark/>
          </w:tcPr>
          <w:p w14:paraId="0CF902D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ISBN" : "1875978232", "author" : [ { "dropping-particle" : "", "family" : "Ireland", "given" : "Kate", "non-dropping-particle" : "", "parse-names" : false, "suffix" : "" }, { "dropping-particle" : "", "family" : "Southgate", "given" : "Erica", "non-dropping-particle" : "", "parse-names" : false, "suffix" : "" }, { "dropping-particle" : "", "family" : "Knox", "given" : "Stephanie", "non-dropping-particle" : "", "parse-names" : false, "suffix" : "" }, { "dropping-particle" : "", "family" : "Ven", "given" : "Paul", "non-dropping-particle" : "Van de", "parse-names" : false, "suffix" : "" }, { "dropping-particle" : "", "family" : "Howard", "given" : "John", "non-dropping-particle" : "", "parse-names" : false, "suffix" : "" }, { "dropping-particle" : "", "family" : "Kippax", "given" : "Susan", "non-dropping-particle" : "", "parse-names" : false, "suffix" : "" } ], "id" : "ITEM-1", "issued" : { "date-parts" : [ [ "1999" ] ] }, "number-of-pages" : "1-109", "publisher-place" : "Sydney", "title" : "Using &amp; \u2018the scene\u2019: patterns and contexts of drug use among Sydney gay men", "type" : "report" }, "uris" : [ "http://www.mendeley.com/documents/?uuid=56866983-7313-4f23-961c-e32831def2c9" ] } ], "mendeley" : { "formattedCitation" : "(Ireland et al., 1999)", "manualFormatting" : "Ireland et al., 1999", "plainTextFormattedCitation" : "(Ireland et al., 1999)", "previouslyFormattedCitation" : "(Ireland et al. 1999)"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Ireland et al., 1999</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47EE3EA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19E5887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15B23A1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716B68E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40A4835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024F929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41B6CF7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1D410B2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6356A81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0E7C80E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7F4897E2" w14:textId="77777777" w:rsidTr="00E36F97">
        <w:trPr>
          <w:trHeight w:val="403"/>
        </w:trPr>
        <w:tc>
          <w:tcPr>
            <w:tcW w:w="2078" w:type="pct"/>
            <w:shd w:val="clear" w:color="auto" w:fill="auto"/>
            <w:vAlign w:val="center"/>
            <w:hideMark/>
          </w:tcPr>
          <w:p w14:paraId="32EA7D5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1", "issue" : "3", "issued" : { "date-parts" : [ [ "2006" ] ] }, "note" : "From Duplicate 2 ( From \"Male Bonding Rituals\" to \"Suicide Tuesday\": A Qualitative Study of Issues Faced by Gay Ecstasy (MDMA) Users - Klitzman, Robert )",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uris" : [ "http://www.mendeley.com/documents/?uuid=b8c4c2e9-c7c4-4578-967b-9911948ae608" ] } ], "mendeley" : { "formattedCitation" : "(Klitzman, 2006)", "manualFormatting" : "Klitzman, 2006", "plainTextFormattedCitation" : "(Klitzman, 2006)", "previouslyFormattedCitation" : "(Klitzman 2006)"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Klitzman, 2006</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68D82E4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48743D4C"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2E606ED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44890CF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58C337EB"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54452A8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7C7E70E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19BE86F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3D4D8AE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62D778F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17918A0B" w14:textId="77777777" w:rsidTr="00E36F97">
        <w:trPr>
          <w:trHeight w:val="423"/>
        </w:trPr>
        <w:tc>
          <w:tcPr>
            <w:tcW w:w="2078" w:type="pct"/>
            <w:shd w:val="clear" w:color="auto" w:fill="auto"/>
            <w:vAlign w:val="center"/>
            <w:hideMark/>
          </w:tcPr>
          <w:p w14:paraId="1EF7B87B"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ISBN" : "0091-8369", "abstract" : "We investigated the gay dance party phenomenon in Sydney in terms of its social and historical context by carrying out 16 qualitative interviews with patrons and organisers of these events. Sydney with a population of 3.5 million is both the capital of New South Wales and the Gay capital of Australia. The gay dance party appears to be a response to a number of conditions which co-existed in the mid 1980s, as previously suggested by Wotherspoon (1991). These included the decriminalization of homosexuality and enactment of the anti-discrimination legislation which set the scene for greater expression of a gay lifestyle, the tradition of inner-city gay bars and private parties as meeting places, and the development of an inner-city gay enclave centred around the Kings Cross, Surry Hills, and Darlinghurst areas. In addition, the development of so-called 'party drugs' such as Ecstasy which acted as mood-modulators, the availability of appropriately sited venues, with the development of laser-lighting and other computer- generated light shows, and the new threat of HIV infection acted to provide the context for a more ritualized set of social interactions which fulfilled social and psychological needs for many of the gay party patrons.", "author" : [ { "dropping-particle" : "", "family" : "Lewis", "given" : "Lynette A", "non-dropping-particle" : "", "parse-names" : false, "suffix" : "" }, { "dropping-particle" : "", "family" : "Ross", "given" : "Michael W", "non-dropping-particle" : "", "parse-names" : false, "suffix" : "" } ], "container-title" : "Journal of Homosexuality", "id" : "ITEM-1", "issue" : "1", "issued" : { "date-parts" : [ [ "1995" ] ] }, "page" : "41-70", "publisher" : "Haworth Press", "publisher-place" : "L.A. Lewis, National Drug/Alcohol Research Ctr., University of New South Wales, P.O. Box 1, Kensington, NSW 2033, Australia", "title" : "The gay dance party culture in Sydney: A qualitative analysis", "type" : "article-journal", "volume" : "29" }, "uris" : [ "http://www.mendeley.com/documents/?uuid=a66cb518-0ded-417c-b6c8-9ac31accc4b4" ] } ], "mendeley" : { "formattedCitation" : "(Lewis &amp; Ross, 1995)", "manualFormatting" : "Lewis &amp; Ross, 1995", "plainTextFormattedCitation" : "(Lewis &amp; Ross, 1995)", "previouslyFormattedCitation" : "(Lewis and Ross 1995)"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Lewis &amp; Ross, 1995</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206D186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144F145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38CB57E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6BF7B85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1966EA3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1C353F3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41C7E48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2C96A89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2ACEA6B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54DF5A2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6A2C5385" w14:textId="77777777" w:rsidTr="00E36F97">
        <w:trPr>
          <w:trHeight w:val="386"/>
        </w:trPr>
        <w:tc>
          <w:tcPr>
            <w:tcW w:w="2078" w:type="pct"/>
            <w:shd w:val="clear" w:color="auto" w:fill="auto"/>
            <w:vAlign w:val="center"/>
            <w:hideMark/>
          </w:tcPr>
          <w:p w14:paraId="45698A9B"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ISSN" : "1538-1501", "abstract" : "Qualitative methods aid in classifying and assessing cultural and environmental factors and their effect on HIV transmission risk behavior among men who have sex with men (MSM). The present study includes the perspectives of four MSM subgroups (HIV positive MSM, Latino MSM, Black MSM, and MSM between ages 18 and 24) obtained through ethnographic interviews, focus groups, and a sociodemographic survey. Study findings based upon a cross-case analysis of these interviews point to cultural norms such as limited sexual negotiation and substance use as influencing MSM HIV transmission risk. In addition, MSM environments for seeking sexual partners (gay bars, bathhouses, the Internet) contribute to risk in setting-specific ways. The rich information provided by the MSM point to suitable recommendations for systemic intervention including increasing substance use prevention efforts among MSM, development of interpersonal and sexual negotiation skills, chiefly among young MSM, and the importance of MSM environments for improving HIV prevention.", "author" : [ { "dropping-particle" : "", "family" : "Natale", "given" : "A P", "non-dropping-particle" : "", "parse-names" : false, "suffix" : "" } ], "container-title" : "Journal of HIV/AIDS &amp; Social Services", "id" : "ITEM-1", "issue" : "3", "issued" : { "date-parts" : [ [ "2008", "9" ] ] }, "note" : "Accession Number: 2010087512. Language: English. Entry Date: 20090102. Revision Date: 20091218. Publication Type: journal article; research; tables/charts. Journal Subset: Allied Health; Online/Print; Peer Reviewed; USA. Special Interest: Psychiatry/Psychology; Social Work. No. of Refs: 42 ref. NLM UID: 100968761. Email: anatale@ou.edu", "page" : "241-264", "publisher-place" : "Assistant Professor University of Oklahoma, 1005 South Jenkins Avenue, Rhyne Hall #301, Norman, OK 73019-1060, USA", "title" : "HIV transmission factors: Denver MSM culture and contexts.", "type" : "article-journal", "volume" : "7" }, "uris" : [ "http://www.mendeley.com/documents/?uuid=7d33f56b-09de-42ab-9b22-88c4b31ba0dd" ] } ], "mendeley" : { "formattedCitation" : "(Natale, 2008)", "manualFormatting" : "Natale, 2008", "plainTextFormattedCitation" : "(Natale, 2008)", "previouslyFormattedCitation" : "(Natale 2008)"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Natale, 2008</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7CF74880"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35A561CB"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24A57600"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7AAC9BE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4AE5550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5AFB568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7733CF0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199A837C"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57B2DF3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042A69D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1923280E" w14:textId="77777777" w:rsidTr="00E36F97">
        <w:trPr>
          <w:trHeight w:val="552"/>
        </w:trPr>
        <w:tc>
          <w:tcPr>
            <w:tcW w:w="2078" w:type="pct"/>
            <w:tcBorders>
              <w:bottom w:val="single" w:sz="4" w:space="0" w:color="auto"/>
            </w:tcBorders>
            <w:shd w:val="clear" w:color="auto" w:fill="auto"/>
            <w:vAlign w:val="center"/>
            <w:hideMark/>
          </w:tcPr>
          <w:p w14:paraId="418D086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DOI" : "10.1080/13691058.2010.510610", "ISBN" : "1369-1058", "ISSN" : "1464-5351", "PMID" : "20830637", "abstract" : "Recently, there has been an increase in research dedicated to the topic of drug/alcohol use and unsafe sex among gay men. Findings of this work suggest that drug/alcohol use is particularly common within gay circuit parties (GCPs). More recently, this work has begun to suggest that further exploration is needed to understand the desires of gay men who use drugs and alcohol and who engage in unsafe sex. Based on the foregoing, an ethnographic study was undertaken with the goal of better understanding the role of desire in the sequence of drugs/alcohol and unsafe sex. This research was guided theoretically by Deleuze and Guattari's work on desire. Using this theoretical orientation, the results revealed that some GCP-goers intentionally use drugs/alcohol to form connections.", "author" : [ { "dropping-particle" : "", "family" : "O'Byrne", "given" : "Patrick", "non-dropping-particle" : "", "parse-names" : false, "suffix" : "" }, { "dropping-particle" : "", "family" : "Holmes", "given" : "Dave", "non-dropping-particle" : "", "parse-names" : false, "suffix" : "" } ], "container-title" : "Culture, Health &amp; Sexuality", "id" : "ITEM-1", "issue" : "1", "issued" : { "date-parts" : [ [ "2011" ] ] }, "page" : "1-13", "title" : "Desire, drug use and unsafe sex: a qualitative examination of gay men who attend gay circuit parties.", "type" : "article-journal", "volume" : "13" }, "uris" : [ "http://www.mendeley.com/documents/?uuid=4a56a6d1-54f2-42c7-b2b1-9db6e467c303" ] }, { "id" : "ITEM-2", "itemData" : { "ISBN" : "9780494523377", "abstract" : "At present, HIV rates within the population of men who have sex with men continue to rise despite increased resources being dedicated to stopping this trend. Previous research has indicated that drug use, particularly within the context of gay circuit parties (GCP), may be a central factor in this rise in HIV rates. Further research has revealed that one reason for this phenomenon is that much of the research that has been undertaken to-date ignores the role of desire. In fact, an in-depth review of previously undertaken research that aimed to understand men's motivations for sexual practices revealed a strong, uncritical reliance, on the assumption that individuals are inherently driven to act in healthy ways. In response, this research project undertook an ethnographic study of GCPs, and engaged in direct observation, surveying, and interviewing guided by a poststructuralist perspective. The goal was to challenge mainstream assumptions about health, drug use, unprotected sex, and GCP party attendance. To accomplish this, a theoretical framework was developed drawing primarily on the work of Deleuze and Guattari, and supported by the theoretical work by Bataille, Foucault, Grosz, and Lupton. After this groundwork was laid, two days worth of direct GCP attendance was undertaken, followed by the administration of 209 auto-administered surveys, and the completion of 17, hour-long, formal interviews. The major findings of this study are (1) that desire is not necessarily a reaction to previous negative situations as is posited by psychoanalysis, and drawn upon by mainstream sexual health researchers, and (2) that drug use and GCP attendance do not cause individuals to engage in unsafe sexual practices, but rather, that individuals use drugs and attend GCPs with the pre-established goal of engaging in unsafe practices. In this way, drugs and GCPs become mechanisms that are used to allow individuals to indulge in their desires, not causes of what they desire. Therefore, the findings of this research indicate that GCPs should be capitalized on as important sites of health promotion work for nurses, and that this work should not be based on the conjecture that drug use or unsafe sex is irrational or deviant, but rather, that its use follows the dictates of desire.", "author" : [ { "dropping-particle" : "", "family" : "O'Byrne", "given" : "Patrick", "non-dropping-particle" : "", "parse-names" : false, "suffix" : "" } ], "collection-title" : "Dissertation Abstracts International", "container-title" : "ProQuest Dissertations and Theses", "id" : "ITEM-2", "issue" : "10-A", "issued" : { "date-parts" : [ [ "2009" ] ] }, "note" : "From Duplicate 1 ( ", "page" : "339", "publisher" : "University of Ottawa (Canada)", "publisher-place" : "Canada", "title" : "The intersection of desire, drugs, and unsafe sexual practices: An ethnographic study of the gay circuit party subculture", "type" : "article-journal", "volume" : "70" }, "uris" : [ "http://www.mendeley.com/documents/?uuid=2a1342f0-3ba1-482d-9933-a4b8d60e15fa" ] }, { "id" : "ITEM-3", "itemData" : { "DOI" : "10.3109/10826084.2011.572329", "ISBN" : "1082-6084", "ISSN" : "1532-2491", "PMID" : "21692603", "abstract" : "Research findings have revealed that gay circuit parties may be locations that are disproportionately responsible for the increasing rates of many STIs/HIV among gay/bisexual men. Theories have been put forth that this may be the case because circuit parties are locales of prevalent drug use and unsafe sex. To explore the relationship between these two phenomena, in-depth qualitative interviews were undertaken with 17 men who (1) have sex with other men, (2) attended gay circuit parties in Montr\u00e9al, Canada, in 2007. These revealed that drugs (including alcohol) were used intentionally to engage in unsafe sex, and then to justify this behavior after the fact. This process we called boundary play.", "author" : [ { "dropping-particle" : "", "family" : "O'Byrne", "given" : "Patrick", "non-dropping-particle" : "", "parse-names" : false, "suffix" : "" }, { "dropping-particle" : "", "family" : "Holmes", "given" : "Dave", "non-dropping-particle" : "", "parse-names" : false, "suffix" : "" } ], "collection-title" : "International Journal of the Addictions", "container-title" : "Substance use &amp; misuse", "id" : "ITEM-3", "issue" : "12", "issued" : { "date-parts" : [ [ "2011", "1" ] ] }, "page" : "1510-22", "publisher" : "Informa Healthcare", "publisher-place" : "O'Byrne, Patrick: School of Nursing, Faculty of Health Sciences, University of Ottawa, 451 Smyth Road, Ottawa, ON, Canada, K1H 8M5, pjobyrne@uottawa.ca", "title" : "Drug use as boundary play: a qualitative exploration of gay circuit parties.", "type" : "article-journal", "volume" : "46" }, "uris" : [ "http://www.mendeley.com/documents/?uuid=4ff40cac-ca50-4075-98b0-16a3cee01fc0" ] }, { "id" : "ITEM-4", "itemData" : { "DOI" : "10.1177/1744987111415040", "ISSN" : "1744-9871", "author" : [ { "dropping-particle" : "", "family" : "O'Byrne", "given" : "Patrick", "non-dropping-particle" : "", "parse-names" : false, "suffix" : "" } ], "container-title" : "Journal of Research in Nursing", "id" : "ITEM-4", "issue" : "September 2011", "issued" : { "date-parts" : [ [ "2011", "9", "6" ] ] }, "page" : "1-12", "title" : "Examining the intersection of desire, drugs and place among gay men", "type" : "article-journal" }, "uris" : [ "http://www.mendeley.com/documents/?uuid=fc1c645f-34d5-4280-a3e6-59259b1a37c9" ] } ], "mendeley" : { "formattedCitation" : "(O\u2019Byrne &amp; Holmes, 2011a, 2011b; O\u2019Byrne, 2009, 2011)", "manualFormatting" : "O\u2019Byrne &amp; Holmes, 2011a, 2011b; O\u2019Byrne, 2009, 2011", "plainTextFormattedCitation" : "(O\u2019Byrne &amp; Holmes, 2011a, 2011b; O\u2019Byrne, 2009, 2011)", "previouslyFormattedCitation" : "(O\u2019Byrne and Holmes 2011a; O\u2019Byrne 2009; O\u2019Byrne and Holmes 2011b; O\u2019Byrne 2011)"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O’Byrne &amp; Holmes, 2011a, 2011b; O’Byrne, 2009, 2011</w:t>
            </w:r>
            <w:r w:rsidRPr="009A4209">
              <w:rPr>
                <w:rFonts w:ascii="Times New Roman" w:eastAsia="Times New Roman" w:hAnsi="Times New Roman" w:cs="Times New Roman"/>
                <w:color w:val="000000"/>
              </w:rPr>
              <w:fldChar w:fldCharType="end"/>
            </w:r>
          </w:p>
        </w:tc>
        <w:tc>
          <w:tcPr>
            <w:tcW w:w="292" w:type="pct"/>
            <w:tcBorders>
              <w:bottom w:val="single" w:sz="4" w:space="0" w:color="auto"/>
            </w:tcBorders>
            <w:shd w:val="clear" w:color="auto" w:fill="auto"/>
            <w:vAlign w:val="center"/>
            <w:hideMark/>
          </w:tcPr>
          <w:p w14:paraId="5A88579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tcBorders>
              <w:bottom w:val="single" w:sz="4" w:space="0" w:color="auto"/>
            </w:tcBorders>
            <w:shd w:val="clear" w:color="auto" w:fill="auto"/>
            <w:vAlign w:val="center"/>
            <w:hideMark/>
          </w:tcPr>
          <w:p w14:paraId="3B96406F"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tcBorders>
              <w:bottom w:val="single" w:sz="4" w:space="0" w:color="auto"/>
            </w:tcBorders>
            <w:shd w:val="clear" w:color="auto" w:fill="auto"/>
            <w:vAlign w:val="center"/>
            <w:hideMark/>
          </w:tcPr>
          <w:p w14:paraId="0E32BBB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tcBorders>
              <w:bottom w:val="single" w:sz="4" w:space="0" w:color="auto"/>
            </w:tcBorders>
            <w:shd w:val="clear" w:color="auto" w:fill="auto"/>
            <w:vAlign w:val="center"/>
            <w:hideMark/>
          </w:tcPr>
          <w:p w14:paraId="4B5829B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tcBorders>
              <w:bottom w:val="single" w:sz="4" w:space="0" w:color="auto"/>
            </w:tcBorders>
            <w:shd w:val="clear" w:color="auto" w:fill="auto"/>
            <w:vAlign w:val="center"/>
            <w:hideMark/>
          </w:tcPr>
          <w:p w14:paraId="1044D08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tcBorders>
              <w:bottom w:val="single" w:sz="4" w:space="0" w:color="auto"/>
            </w:tcBorders>
            <w:shd w:val="clear" w:color="auto" w:fill="auto"/>
            <w:vAlign w:val="center"/>
            <w:hideMark/>
          </w:tcPr>
          <w:p w14:paraId="3AFFD73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tcBorders>
              <w:bottom w:val="single" w:sz="4" w:space="0" w:color="auto"/>
            </w:tcBorders>
            <w:shd w:val="clear" w:color="auto" w:fill="auto"/>
            <w:vAlign w:val="center"/>
            <w:hideMark/>
          </w:tcPr>
          <w:p w14:paraId="03EFC6C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tcBorders>
              <w:bottom w:val="single" w:sz="4" w:space="0" w:color="auto"/>
            </w:tcBorders>
            <w:shd w:val="clear" w:color="auto" w:fill="auto"/>
            <w:vAlign w:val="center"/>
            <w:hideMark/>
          </w:tcPr>
          <w:p w14:paraId="20A96E7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tcBorders>
              <w:bottom w:val="single" w:sz="4" w:space="0" w:color="auto"/>
            </w:tcBorders>
            <w:shd w:val="clear" w:color="auto" w:fill="auto"/>
            <w:vAlign w:val="center"/>
            <w:hideMark/>
          </w:tcPr>
          <w:p w14:paraId="1EFF076C"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tcBorders>
              <w:bottom w:val="single" w:sz="4" w:space="0" w:color="auto"/>
            </w:tcBorders>
            <w:shd w:val="clear" w:color="auto" w:fill="auto"/>
            <w:vAlign w:val="center"/>
            <w:hideMark/>
          </w:tcPr>
          <w:p w14:paraId="38CC8550"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668DFE38" w14:textId="77777777" w:rsidTr="00E36F97">
        <w:trPr>
          <w:trHeight w:val="415"/>
        </w:trPr>
        <w:tc>
          <w:tcPr>
            <w:tcW w:w="2078" w:type="pct"/>
            <w:shd w:val="clear" w:color="auto" w:fill="auto"/>
            <w:vAlign w:val="center"/>
            <w:hideMark/>
          </w:tcPr>
          <w:p w14:paraId="74C45A5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 "issue" : "3", "issued" : { "date-parts" : [ [ "2004" ] ] }, "note" : "From Duplicate 1 ( Drugs, space, and sociality in a gay nightclub in Sydney. - Slavin, Sean )", "page" : "265-295", "title" : "Drugs, space, and sociality in a gay nightclub in Sydney.", "type" : "article-journal", "volume" : "33" }, "uris" : [ "http://www.mendeley.com/documents/?uuid=de710868-38de-4ccc-8224-93c6ecb601d7" ] } ], "mendeley" : { "formattedCitation" : "(Slavin, 2004)", "manualFormatting" : "Slavin, 2004", "plainTextFormattedCitation" : "(Slavin, 2004)", "previouslyFormattedCitation" : "(Slavin 2004)"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Slavin, 2004</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2BCA400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09071B9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70BA61E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394A7990"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79266E6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5265CD7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26873D1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2D3FA1C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7D2E23E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6E23981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7D8226DE" w14:textId="77777777" w:rsidTr="00E36F97">
        <w:trPr>
          <w:trHeight w:val="435"/>
        </w:trPr>
        <w:tc>
          <w:tcPr>
            <w:tcW w:w="2078" w:type="pct"/>
            <w:shd w:val="clear" w:color="auto" w:fill="auto"/>
            <w:vAlign w:val="center"/>
            <w:hideMark/>
          </w:tcPr>
          <w:p w14:paraId="705EAB2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lastRenderedPageBreak/>
              <w:fldChar w:fldCharType="begin" w:fldLock="1"/>
            </w:r>
            <w:r>
              <w:rPr>
                <w:rFonts w:ascii="Times New Roman" w:eastAsia="Times New Roman" w:hAnsi="Times New Roman" w:cs="Times New Roman"/>
                <w:color w:val="000000"/>
              </w:rPr>
              <w:instrText>ADDIN CSL_CITATION { "citationItems" : [ { "id" : "ITEM-1", "itemData" : { "DOI" : "10.1177/136345939900300304", "ISSN" : "1363-4593", "author" : [ { "dropping-particle" : "", "family" : "Southgate", "given" : "Erica", "non-dropping-particle" : "", "parse-names" : false, "suffix" : "" }, { "dropping-particle" : "", "family" : "Hopwood", "given" : "Max", "non-dropping-particle" : "", "parse-names" : false, "suffix" : "" } ], "container-title" : "Health", "id" : "ITEM-1", "issue" : "3", "issued" : { "date-parts" : [ [ "1999", "7", "1" ] ] }, "page" : "303-316", "title" : "Mardi Gras Says 'Be Drug Free': Accounting for Resistance, Pleasure and the Demand for Illicit Drugs", "type" : "article-journal", "volume" : "3" }, "uris" : [ "http://www.mendeley.com/documents/?uuid=b19c5fd8-4a1f-40b3-a5b2-bcf3bbd88a19" ] } ], "mendeley" : { "formattedCitation" : "(Southgate &amp; Hopwood, 1999a)", "manualFormatting" : "Southgate &amp; Hopwood, 1999b", "plainTextFormattedCitation" : "(Southgate &amp; Hopwood, 1999a)", "previouslyFormattedCitation" : "(Southgate and Hopwood 1999b)"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Southgate &amp; Hopwood, 1999b</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7AD88D7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60B9201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391031C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3D524D9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1977CA2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2393701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6A40237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399D181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5AB138D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5BDE62D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4763AE05" w14:textId="77777777" w:rsidTr="00E36F97">
        <w:trPr>
          <w:trHeight w:val="413"/>
        </w:trPr>
        <w:tc>
          <w:tcPr>
            <w:tcW w:w="2078" w:type="pct"/>
            <w:shd w:val="clear" w:color="auto" w:fill="auto"/>
            <w:vAlign w:val="center"/>
            <w:hideMark/>
          </w:tcPr>
          <w:p w14:paraId="051A1A4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author" : [ { "dropping-particle" : "", "family" : "Southgate", "given" : "Erica", "non-dropping-particle" : "", "parse-names" : false, "suffix" : "" }, { "dropping-particle" : "", "family" : "Hopwood", "given" : "Max", "non-dropping-particle" : "", "parse-names" : false, "suffix" : "" } ], "id" : "ITEM-1", "issue" : "July", "issued" : { "date-parts" : [ [ "1999" ] ] }, "publisher-place" : "Sydney", "title" : "The Drug Use and Gay Men Project Issue Papers", "type" : "report" }, "uris" : [ "http://www.mendeley.com/documents/?uuid=6ac95c9d-4a70-40ba-933f-4510b4230b31" ] } ], "mendeley" : { "formattedCitation" : "(Southgate &amp; Hopwood, 1999b)", "manualFormatting" : "Southgate &amp; Hopwood, 1999a", "plainTextFormattedCitation" : "(Southgate &amp; Hopwood, 1999b)", "previouslyFormattedCitation" : "(Southgate and Hopwood 1999a)"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Southgate &amp; Hopwood, 1999a</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556E9A3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0F1EFEF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3327C1B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173F529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73510F4C"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07C4D4A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251E5F2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1934871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0F2FAB9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32D5993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664FCA18" w14:textId="77777777" w:rsidTr="00E36F97">
        <w:trPr>
          <w:trHeight w:val="405"/>
        </w:trPr>
        <w:tc>
          <w:tcPr>
            <w:tcW w:w="2078" w:type="pct"/>
            <w:shd w:val="clear" w:color="auto" w:fill="auto"/>
            <w:vAlign w:val="center"/>
            <w:hideMark/>
          </w:tcPr>
          <w:p w14:paraId="5617C3E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1",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id" : "ITEM-2", "itemData" : { "author" : [ { "dropping-particle" : "", "family" : "Weems", "given" : "Michael Ray", "non-dropping-particle" : "", "parse-names" : false, "suffix" : "" } ], "id" : "ITEM-2", "issued" : { "date-parts" : [ [ "2008" ] ] }, "publisher" : "Utah State University Press", "publisher-place" : "Salt Lake City, Utah", "title" : "The Fierce Tribe: Masculine Identity and Performance in the Circuit", "type" : "book" }, "uris" : [ "http://www.mendeley.com/documents/?uuid=a4ea5acc-67a0-4656-b9ec-b7410fb9b59f" ] } ], "mendeley" : { "formattedCitation" : "(Weems, 2007, 2008)", "manualFormatting" : "Weems, 2007, 2008", "plainTextFormattedCitation" : "(Weems, 2007, 2008)", "previouslyFormattedCitation" : "(Weems 2007; Weems 2008)"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Weems, 2007, 2008</w:t>
            </w:r>
            <w:r w:rsidRPr="009A4209">
              <w:rPr>
                <w:rFonts w:ascii="Times New Roman" w:eastAsia="Times New Roman" w:hAnsi="Times New Roman" w:cs="Times New Roman"/>
                <w:color w:val="000000"/>
              </w:rPr>
              <w:fldChar w:fldCharType="end"/>
            </w:r>
          </w:p>
        </w:tc>
        <w:tc>
          <w:tcPr>
            <w:tcW w:w="292" w:type="pct"/>
            <w:shd w:val="clear" w:color="auto" w:fill="auto"/>
            <w:vAlign w:val="center"/>
            <w:hideMark/>
          </w:tcPr>
          <w:p w14:paraId="68C2E601"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17FEAEF3"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208A5A0D"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shd w:val="clear" w:color="auto" w:fill="auto"/>
            <w:vAlign w:val="center"/>
            <w:hideMark/>
          </w:tcPr>
          <w:p w14:paraId="76AD59EB"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shd w:val="clear" w:color="auto" w:fill="auto"/>
            <w:vAlign w:val="center"/>
            <w:hideMark/>
          </w:tcPr>
          <w:p w14:paraId="735F8B3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shd w:val="clear" w:color="auto" w:fill="auto"/>
            <w:vAlign w:val="center"/>
            <w:hideMark/>
          </w:tcPr>
          <w:p w14:paraId="336CF77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shd w:val="clear" w:color="auto" w:fill="auto"/>
            <w:vAlign w:val="center"/>
            <w:hideMark/>
          </w:tcPr>
          <w:p w14:paraId="765EE13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30F2789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6108CD2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shd w:val="clear" w:color="auto" w:fill="auto"/>
            <w:vAlign w:val="center"/>
            <w:hideMark/>
          </w:tcPr>
          <w:p w14:paraId="29B3805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1F430556" w14:textId="77777777" w:rsidTr="00E36F97">
        <w:trPr>
          <w:trHeight w:val="425"/>
        </w:trPr>
        <w:tc>
          <w:tcPr>
            <w:tcW w:w="2078" w:type="pct"/>
            <w:tcBorders>
              <w:bottom w:val="single" w:sz="4" w:space="0" w:color="auto"/>
            </w:tcBorders>
            <w:shd w:val="clear" w:color="auto" w:fill="auto"/>
            <w:vAlign w:val="center"/>
            <w:hideMark/>
          </w:tcPr>
          <w:p w14:paraId="1E08ECE9"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DOI" : "10.1177/1363460705053338", "ISSN" : "1363-4607", "abstract" : "At the heart of health promotion is an unproblematized assumption about a universal fear of dying. Advocates of health promotion try to tap into this fear and use it as a motivating factor to reduce risky practices. When death avoidance is not apparent \u2013 or resisted on the part of the subject \u2013 this is taken as evidence of the subject\u2019s irrationality or moral depravity. In this article, I draw on ethnographic research conducted on \u2018circuit parties\u2019 \u2013 large, all-night dance parties attended primarily by gay men \u2013 to argue that this assumption is neither analytically nor practically productive. I use the bodily pleasures associated with circuit parties to develop an alternative means of thinking about risky practices. Using the work of Axel Honneth to frame the circuit experience, it becomes possible to think about risky practice as a corporally embodied desire for social recognition rather than an expression of the mad immoral subject.", "author" : [ { "dropping-particle" : "", "family" : "Westhaver", "given" : "Russell", "non-dropping-particle" : "", "parse-names" : false, "suffix" : "" } ], "container-title" : "Sexualities", "id" : "ITEM-1", "issue" : "3", "issued" : { "date-parts" : [ [ "2005", "7", "1" ] ] }, "page" : "347-374", "title" : "'Coming Out of Your Skin': Circuit Parties, Pleasure and the Subject", "type" : "article-journal", "volume" : "8" }, "uris" : [ "http://www.mendeley.com/documents/?uuid=4bb1f71a-e22c-4101-a486-a379f0349937" ] }, { "id" : "ITEM-2", "itemData" : { "ISBN" : "0891-2416", "abstract" : "For most gay men in major urban centers in North America, \"circuit parties\" are at least a passing point of reference, and most will have something to say about these all-night dance parties, characterized by drug use, sexual pursuits, and normative notions of masculinity. Proponents understand the circuit as a site of empowerment; critics see the circuit as a site of danger. Rather than focus on the truth content of these claims, this article, based on a larger ethnographic study of circuit parties, draws on the work of Pierre Bourdieu and Alan Radley to offer an account of the sense of empowerment some attendees experience as they participate in circuit parties. In doing this, this article not only offers an explanation of this empowerment but also interrogates Bourdieu's treatment of the body to propose an immanent understanding of the body's power. (PsycINFO Database Record (c) 2012 APA, all rights reserved) (journal abstract)", "author" : [ { "dropping-particle" : "", "family" : "Westhaver", "given" : "Russell", "non-dropping-particle" : "", "parse-names" : false, "suffix" : "" } ], "container-title" : "Journal of Contemporary Ethnography", "editor" : [ { "dropping-particle" : "", "family" : "Adkins Bollen, Bourdieu, Bourdieu, Bourdieu, Bourdieu, Bourdieu, Bray, Brubaker, Buchanan, Buckland, Budgeon, Butler, Butler, Butler, Butler, Butler, Chodos, Clifford, Colebrook, Colfax, Coveney, Crossley, Crossley, Crossley, Crossley, Csordas, Csordas,", "given" : "Bardella", "non-dropping-particle" : "", "parse-names" : false, "suffix" : "" } ], "id" : "ITEM-2", "issue" : "6", "issued" : { "date-parts" : [ [ "2006" ] ] }, "page" : "611-644", "publisher" : "Sage Publications", "publisher-place" : "US", "title" : "Flaunting and Empowerment: Thinking about Circuit Parties, the Body, and Power.", "type" : "article-journal", "volume" : "35" }, "uris" : [ "http://www.mendeley.com/documents/?uuid=e44d60ac-6ccc-4973-8e4f-60098e634cf7" ] }, { "id" : "ITEM-3",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3", "issued" : { "date-parts" : [ [ "2003" ] ] }, "number-of-pages" : "2409-A", "title" : "Party Boys: Identity, Community, and the Circuit", "type" : "thesis" }, "uris" : [ "http://www.mendeley.com/documents/?uuid=2717e83d-53d1-4b21-bdf8-655c1a28f171" ] } ], "mendeley" : { "formattedCitation" : "(Westhaver, 2003, 2005, 2006)", "manualFormatting" : "Westhaver, 2003, 2005, 2006", "plainTextFormattedCitation" : "(Westhaver, 2003, 2005, 2006)", "previouslyFormattedCitation" : "(Westhaver 2005; Westhaver 2006; Westhaver 2003)"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Westhaver, 2003, 2005, 2006</w:t>
            </w:r>
            <w:r w:rsidRPr="009A4209">
              <w:rPr>
                <w:rFonts w:ascii="Times New Roman" w:eastAsia="Times New Roman" w:hAnsi="Times New Roman" w:cs="Times New Roman"/>
                <w:color w:val="000000"/>
              </w:rPr>
              <w:fldChar w:fldCharType="end"/>
            </w:r>
          </w:p>
        </w:tc>
        <w:tc>
          <w:tcPr>
            <w:tcW w:w="292" w:type="pct"/>
            <w:tcBorders>
              <w:bottom w:val="single" w:sz="4" w:space="0" w:color="auto"/>
            </w:tcBorders>
            <w:shd w:val="clear" w:color="auto" w:fill="auto"/>
            <w:vAlign w:val="center"/>
            <w:hideMark/>
          </w:tcPr>
          <w:p w14:paraId="5775799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tcBorders>
              <w:bottom w:val="single" w:sz="4" w:space="0" w:color="auto"/>
            </w:tcBorders>
            <w:shd w:val="clear" w:color="auto" w:fill="auto"/>
            <w:vAlign w:val="center"/>
            <w:hideMark/>
          </w:tcPr>
          <w:p w14:paraId="50C6729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tcBorders>
              <w:bottom w:val="single" w:sz="4" w:space="0" w:color="auto"/>
            </w:tcBorders>
            <w:shd w:val="clear" w:color="auto" w:fill="auto"/>
            <w:vAlign w:val="center"/>
            <w:hideMark/>
          </w:tcPr>
          <w:p w14:paraId="6827EC4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tcBorders>
              <w:bottom w:val="single" w:sz="4" w:space="0" w:color="auto"/>
            </w:tcBorders>
            <w:shd w:val="clear" w:color="auto" w:fill="auto"/>
            <w:vAlign w:val="center"/>
            <w:hideMark/>
          </w:tcPr>
          <w:p w14:paraId="5EA0CB5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tcBorders>
              <w:bottom w:val="single" w:sz="4" w:space="0" w:color="auto"/>
            </w:tcBorders>
            <w:shd w:val="clear" w:color="auto" w:fill="auto"/>
            <w:vAlign w:val="center"/>
            <w:hideMark/>
          </w:tcPr>
          <w:p w14:paraId="59A6B1FC"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tcBorders>
              <w:bottom w:val="single" w:sz="4" w:space="0" w:color="auto"/>
            </w:tcBorders>
            <w:shd w:val="clear" w:color="auto" w:fill="auto"/>
            <w:vAlign w:val="center"/>
            <w:hideMark/>
          </w:tcPr>
          <w:p w14:paraId="6B06EC6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tcBorders>
              <w:bottom w:val="single" w:sz="4" w:space="0" w:color="auto"/>
            </w:tcBorders>
            <w:shd w:val="clear" w:color="auto" w:fill="auto"/>
            <w:vAlign w:val="center"/>
            <w:hideMark/>
          </w:tcPr>
          <w:p w14:paraId="03A84626"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tcBorders>
              <w:bottom w:val="single" w:sz="4" w:space="0" w:color="auto"/>
            </w:tcBorders>
            <w:shd w:val="clear" w:color="auto" w:fill="auto"/>
            <w:vAlign w:val="center"/>
            <w:hideMark/>
          </w:tcPr>
          <w:p w14:paraId="6997D6B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tcBorders>
              <w:bottom w:val="single" w:sz="4" w:space="0" w:color="auto"/>
            </w:tcBorders>
            <w:shd w:val="clear" w:color="auto" w:fill="auto"/>
            <w:vAlign w:val="center"/>
            <w:hideMark/>
          </w:tcPr>
          <w:p w14:paraId="01157CE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tcBorders>
              <w:bottom w:val="single" w:sz="4" w:space="0" w:color="auto"/>
            </w:tcBorders>
            <w:shd w:val="clear" w:color="auto" w:fill="auto"/>
            <w:vAlign w:val="center"/>
            <w:hideMark/>
          </w:tcPr>
          <w:p w14:paraId="30649F60"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r w:rsidR="0069274C" w:rsidRPr="009A4209" w14:paraId="59DBBD50" w14:textId="77777777" w:rsidTr="00E36F97">
        <w:trPr>
          <w:trHeight w:val="403"/>
        </w:trPr>
        <w:tc>
          <w:tcPr>
            <w:tcW w:w="2078" w:type="pct"/>
            <w:tcBorders>
              <w:bottom w:val="single" w:sz="4" w:space="0" w:color="auto"/>
            </w:tcBorders>
            <w:shd w:val="clear" w:color="auto" w:fill="auto"/>
            <w:vAlign w:val="center"/>
            <w:hideMark/>
          </w:tcPr>
          <w:p w14:paraId="693082F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 "citationItems" : [ { "id" : "ITEM-1", "itemData" : { "ISBN" : "0419-4217", "abstract" : "Latino men who have sex with men (LMSM) are disproportionately affected by HIV/AIDS in the U.S. Use of drugs like methamphetamine during sex has been posited to be related to HIV-risk behavior among LMSM. This dissertation is comprised of three separate studies that each aim to describe features of sexual episodes that predict unprotected and protected anal intercourse (UAI and PAI) among LMSM. The first study used data from a survey of Latino gay men living in three U.S. cities. This study aimed to examine whether drug use and other contextual factors (heightened levels of attraction, partner characteristics, and condom discussions), examined individually and in combination, were related to unprotected sex among Latino gay men. Study 2, which was conducted using data from a different sample of men, examined whether use of methamphetamine during sex and the same contextual factors were related to unprotected sex among stimulant-using Latino gay men. Finally, the third study aimed to better describe the risky contexts of methamphetamine use and sexual behavior among meth-using Latino MSM. Studies 1 and 2 employed conditional logistic regressions to examine the relationship between contextual factors and episodes in which the same men had protected and unprotected sexual encounters. Study 3 examined participants' qualitative reports of sexual encounters in which they used methamphetamine and had sex. Several of the findings obtained in the three studies overlapped and/or were complementary. Notably, drug use by a sex partner, a lack of discussions about condom use with sex partners, and heightened levels of attraction were linked to unprotected sex in each of the three studies. Methamphetamine use, in conjunction with other contextual factors, was also linked to unprotected sex. Certain sexual contexts (e.g., those in which sex partners use drugs, bathhouse/sex club settings), in combination with Latino MSM's methamphetamine use, appear to lead to cognitive distancing, in which men experience a \"time out\" from rules normally used to guide behavior. By mentally distancing themselves from their behavior and their sex partners, many LMSM were able to engage in HIV risk. Other notable findings are discussed, and implications for intervention are presented.", "author" : [ { "dropping-particle" : "", "family" : "Wilson", "given" : "Patrick A", "non-dropping-particle" : "", "parse-names" : false, "suffix" : "" } ], "collection-title" : "Dissertation Abstracts International", "container-title" : "ProQuest Dissertations and Theses", "id" : "ITEM-1", "issue" : "9-B", "issued" : { "date-parts" : [ [ "2004" ] ] }, "language" : "English", "note" : "From Duplicate 1 ( ", "number-of-pages" : "181-181 p.", "publisher" : "ProQuest Information &amp; Learning", "publisher-place" : "United States -- New York", "title" : "Sexual risk-taking and drug use among Latino men: Examining episodes of high-risk and low-risk sexual behavior", "type" : "thesis", "volume" : "65" }, "uris" : [ "http://www.mendeley.com/documents/?uuid=6bc34262-a413-48ac-a745-391ab3f6e8a9" ] } ], "mendeley" : { "formattedCitation" : "(Wilson, 2004)", "manualFormatting" : "Wilson, 2004", "plainTextFormattedCitation" : "(Wilson, 2004)", "previouslyFormattedCitation" : "(Wilson 2004)" }, "properties" : { "noteIndex" : 0 }, "schema" : "https://github.com/citation-style-language/schema/raw/master/csl-citation.json" }</w:instrText>
            </w:r>
            <w:r w:rsidRPr="009A4209">
              <w:rPr>
                <w:rFonts w:ascii="Times New Roman" w:eastAsia="Times New Roman" w:hAnsi="Times New Roman" w:cs="Times New Roman"/>
                <w:color w:val="000000"/>
              </w:rPr>
              <w:fldChar w:fldCharType="separate"/>
            </w:r>
            <w:r w:rsidRPr="009A4209">
              <w:rPr>
                <w:rFonts w:ascii="Times New Roman" w:eastAsia="Times New Roman" w:hAnsi="Times New Roman" w:cs="Times New Roman"/>
                <w:noProof/>
                <w:color w:val="000000"/>
              </w:rPr>
              <w:t>Wilson, 2004</w:t>
            </w:r>
            <w:r w:rsidRPr="009A4209">
              <w:rPr>
                <w:rFonts w:ascii="Times New Roman" w:eastAsia="Times New Roman" w:hAnsi="Times New Roman" w:cs="Times New Roman"/>
                <w:color w:val="000000"/>
              </w:rPr>
              <w:fldChar w:fldCharType="end"/>
            </w:r>
          </w:p>
        </w:tc>
        <w:tc>
          <w:tcPr>
            <w:tcW w:w="292" w:type="pct"/>
            <w:tcBorders>
              <w:bottom w:val="single" w:sz="4" w:space="0" w:color="auto"/>
            </w:tcBorders>
            <w:shd w:val="clear" w:color="auto" w:fill="auto"/>
            <w:vAlign w:val="center"/>
            <w:hideMark/>
          </w:tcPr>
          <w:p w14:paraId="051CB08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tcBorders>
              <w:bottom w:val="single" w:sz="4" w:space="0" w:color="auto"/>
            </w:tcBorders>
            <w:shd w:val="clear" w:color="auto" w:fill="auto"/>
            <w:vAlign w:val="center"/>
            <w:hideMark/>
          </w:tcPr>
          <w:p w14:paraId="38AC2F90"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tcBorders>
              <w:bottom w:val="single" w:sz="4" w:space="0" w:color="auto"/>
            </w:tcBorders>
            <w:shd w:val="clear" w:color="auto" w:fill="auto"/>
            <w:vAlign w:val="center"/>
            <w:hideMark/>
          </w:tcPr>
          <w:p w14:paraId="40A973F7"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28" w:type="pct"/>
            <w:tcBorders>
              <w:bottom w:val="single" w:sz="4" w:space="0" w:color="auto"/>
            </w:tcBorders>
            <w:shd w:val="clear" w:color="auto" w:fill="auto"/>
            <w:vAlign w:val="center"/>
            <w:hideMark/>
          </w:tcPr>
          <w:p w14:paraId="3FD29D9A"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33" w:type="pct"/>
            <w:tcBorders>
              <w:bottom w:val="single" w:sz="4" w:space="0" w:color="auto"/>
            </w:tcBorders>
            <w:shd w:val="clear" w:color="auto" w:fill="auto"/>
            <w:vAlign w:val="center"/>
            <w:hideMark/>
          </w:tcPr>
          <w:p w14:paraId="0DF4F2B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292" w:type="pct"/>
            <w:tcBorders>
              <w:bottom w:val="single" w:sz="4" w:space="0" w:color="auto"/>
            </w:tcBorders>
            <w:shd w:val="clear" w:color="auto" w:fill="auto"/>
            <w:vAlign w:val="center"/>
            <w:hideMark/>
          </w:tcPr>
          <w:p w14:paraId="091115AE"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89" w:type="pct"/>
            <w:tcBorders>
              <w:bottom w:val="single" w:sz="4" w:space="0" w:color="auto"/>
            </w:tcBorders>
            <w:shd w:val="clear" w:color="auto" w:fill="auto"/>
            <w:vAlign w:val="center"/>
            <w:hideMark/>
          </w:tcPr>
          <w:p w14:paraId="6F795F98"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tcBorders>
              <w:bottom w:val="single" w:sz="4" w:space="0" w:color="auto"/>
            </w:tcBorders>
            <w:shd w:val="clear" w:color="auto" w:fill="auto"/>
            <w:vAlign w:val="center"/>
            <w:hideMark/>
          </w:tcPr>
          <w:p w14:paraId="1E552A94"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tcBorders>
              <w:bottom w:val="single" w:sz="4" w:space="0" w:color="auto"/>
            </w:tcBorders>
            <w:shd w:val="clear" w:color="auto" w:fill="auto"/>
            <w:vAlign w:val="center"/>
            <w:hideMark/>
          </w:tcPr>
          <w:p w14:paraId="444F3A05"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c>
          <w:tcPr>
            <w:tcW w:w="302" w:type="pct"/>
            <w:tcBorders>
              <w:bottom w:val="single" w:sz="4" w:space="0" w:color="auto"/>
            </w:tcBorders>
            <w:shd w:val="clear" w:color="auto" w:fill="auto"/>
            <w:vAlign w:val="center"/>
            <w:hideMark/>
          </w:tcPr>
          <w:p w14:paraId="2E71ABE2" w14:textId="77777777" w:rsidR="0069274C" w:rsidRPr="009A4209" w:rsidRDefault="0069274C" w:rsidP="00E36F97">
            <w:pPr>
              <w:rPr>
                <w:rFonts w:ascii="Times New Roman" w:eastAsia="Times New Roman" w:hAnsi="Times New Roman" w:cs="Times New Roman"/>
                <w:color w:val="000000"/>
              </w:rPr>
            </w:pPr>
            <w:r w:rsidRPr="009A4209">
              <w:rPr>
                <w:rFonts w:ascii="Times New Roman" w:eastAsia="Times New Roman" w:hAnsi="Times New Roman" w:cs="Times New Roman"/>
                <w:color w:val="000000"/>
              </w:rPr>
              <w:t>+</w:t>
            </w:r>
          </w:p>
        </w:tc>
      </w:tr>
    </w:tbl>
    <w:p w14:paraId="5DFA9973" w14:textId="77777777" w:rsidR="0069274C" w:rsidRPr="009A4209" w:rsidRDefault="0069274C" w:rsidP="0069274C">
      <w:pPr>
        <w:rPr>
          <w:sz w:val="16"/>
          <w:szCs w:val="16"/>
        </w:rPr>
      </w:pPr>
    </w:p>
    <w:tbl>
      <w:tblPr>
        <w:tblW w:w="13499" w:type="dxa"/>
        <w:tblLayout w:type="fixed"/>
        <w:tblLook w:val="04A0" w:firstRow="1" w:lastRow="0" w:firstColumn="1" w:lastColumn="0" w:noHBand="0" w:noVBand="1"/>
      </w:tblPr>
      <w:tblGrid>
        <w:gridCol w:w="472"/>
        <w:gridCol w:w="3551"/>
        <w:gridCol w:w="548"/>
        <w:gridCol w:w="4568"/>
        <w:gridCol w:w="629"/>
        <w:gridCol w:w="3731"/>
      </w:tblGrid>
      <w:tr w:rsidR="0069274C" w:rsidRPr="009A4209" w14:paraId="5D0F1929" w14:textId="77777777" w:rsidTr="00E36F97">
        <w:trPr>
          <w:trHeight w:val="300"/>
        </w:trPr>
        <w:tc>
          <w:tcPr>
            <w:tcW w:w="472" w:type="dxa"/>
          </w:tcPr>
          <w:p w14:paraId="71DDC67D" w14:textId="77777777" w:rsidR="0069274C" w:rsidRPr="009A4209" w:rsidRDefault="0069274C" w:rsidP="00E36F97">
            <w:pPr>
              <w:jc w:val="right"/>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w:t>
            </w:r>
          </w:p>
        </w:tc>
        <w:tc>
          <w:tcPr>
            <w:tcW w:w="3551" w:type="dxa"/>
            <w:shd w:val="clear" w:color="auto" w:fill="auto"/>
          </w:tcPr>
          <w:p w14:paraId="641490F6"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Yes, a thorough attempt was made +++</w:t>
            </w:r>
            <w:r w:rsidRPr="009A4209">
              <w:rPr>
                <w:rFonts w:ascii="Times New Roman" w:eastAsia="Times New Roman" w:hAnsi="Times New Roman" w:cs="Times New Roman"/>
                <w:color w:val="000000"/>
                <w:sz w:val="20"/>
                <w:szCs w:val="20"/>
              </w:rPr>
              <w:br/>
              <w:t>Yes, several steps were taken ++</w:t>
            </w:r>
            <w:r w:rsidRPr="009A4209">
              <w:rPr>
                <w:rFonts w:ascii="Times New Roman" w:eastAsia="Times New Roman" w:hAnsi="Times New Roman" w:cs="Times New Roman"/>
                <w:color w:val="000000"/>
                <w:sz w:val="20"/>
                <w:szCs w:val="20"/>
              </w:rPr>
              <w:br/>
              <w:t>Yes, a few steps were taken +</w:t>
            </w:r>
            <w:r w:rsidRPr="009A4209">
              <w:rPr>
                <w:rFonts w:ascii="Times New Roman" w:eastAsia="Times New Roman" w:hAnsi="Times New Roman" w:cs="Times New Roman"/>
                <w:color w:val="000000"/>
                <w:sz w:val="20"/>
                <w:szCs w:val="20"/>
              </w:rPr>
              <w:br/>
              <w:t>No, not at all/Not stated/Can’t tell –</w:t>
            </w:r>
          </w:p>
        </w:tc>
        <w:tc>
          <w:tcPr>
            <w:tcW w:w="548" w:type="dxa"/>
          </w:tcPr>
          <w:p w14:paraId="040A0869" w14:textId="77777777" w:rsidR="0069274C" w:rsidRPr="009A4209" w:rsidRDefault="0069274C" w:rsidP="00E36F97">
            <w:pPr>
              <w:jc w:val="right"/>
              <w:rPr>
                <w:rFonts w:ascii="Times New Roman" w:hAnsi="Times New Roman" w:cs="Times New Roman"/>
                <w:color w:val="000000"/>
                <w:sz w:val="20"/>
                <w:szCs w:val="20"/>
              </w:rPr>
            </w:pPr>
            <w:r w:rsidRPr="009A4209">
              <w:rPr>
                <w:rFonts w:ascii="Calibri" w:eastAsia="Times New Roman" w:hAnsi="Calibri" w:cs="Times New Roman"/>
                <w:color w:val="000000"/>
              </w:rPr>
              <w:t>°</w:t>
            </w:r>
          </w:p>
        </w:tc>
        <w:tc>
          <w:tcPr>
            <w:tcW w:w="4568" w:type="dxa"/>
            <w:shd w:val="clear" w:color="auto" w:fill="auto"/>
            <w:vAlign w:val="center"/>
          </w:tcPr>
          <w:p w14:paraId="0FF14BDC" w14:textId="77777777" w:rsidR="0069274C" w:rsidRPr="009A4209" w:rsidRDefault="0069274C" w:rsidP="00E36F97">
            <w:pPr>
              <w:rPr>
                <w:rFonts w:ascii="Times New Roman" w:hAnsi="Times New Roman" w:cs="Times New Roman"/>
                <w:color w:val="000000"/>
                <w:sz w:val="20"/>
                <w:szCs w:val="20"/>
              </w:rPr>
            </w:pPr>
            <w:r w:rsidRPr="009A4209">
              <w:rPr>
                <w:rFonts w:ascii="Times New Roman" w:hAnsi="Times New Roman" w:cs="Times New Roman"/>
                <w:color w:val="000000"/>
                <w:sz w:val="20"/>
                <w:szCs w:val="20"/>
              </w:rPr>
              <w:t>Findings are well grounded/supported ++</w:t>
            </w:r>
          </w:p>
          <w:p w14:paraId="36F7F4BD" w14:textId="77777777" w:rsidR="0069274C" w:rsidRPr="009A4209" w:rsidRDefault="0069274C" w:rsidP="00E36F97">
            <w:pPr>
              <w:rPr>
                <w:rFonts w:ascii="Times New Roman" w:hAnsi="Times New Roman" w:cs="Times New Roman"/>
                <w:color w:val="000000"/>
                <w:sz w:val="20"/>
                <w:szCs w:val="20"/>
              </w:rPr>
            </w:pPr>
            <w:r w:rsidRPr="009A4209">
              <w:rPr>
                <w:rFonts w:ascii="Times New Roman" w:hAnsi="Times New Roman" w:cs="Times New Roman"/>
                <w:color w:val="000000"/>
                <w:sz w:val="20"/>
                <w:szCs w:val="20"/>
              </w:rPr>
              <w:t>Findings are fairly well grounded/supported +</w:t>
            </w:r>
          </w:p>
          <w:p w14:paraId="6174CAE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hAnsi="Times New Roman" w:cs="Times New Roman"/>
                <w:color w:val="000000"/>
                <w:sz w:val="20"/>
                <w:szCs w:val="20"/>
              </w:rPr>
              <w:t>Limited grounding/support of findings -</w:t>
            </w:r>
          </w:p>
        </w:tc>
        <w:tc>
          <w:tcPr>
            <w:tcW w:w="629" w:type="dxa"/>
            <w:shd w:val="clear" w:color="auto" w:fill="auto"/>
          </w:tcPr>
          <w:p w14:paraId="5897F9DF" w14:textId="77777777" w:rsidR="0069274C" w:rsidRPr="009A4209" w:rsidRDefault="0069274C" w:rsidP="00E36F97">
            <w:pPr>
              <w:jc w:val="right"/>
              <w:rPr>
                <w:rFonts w:ascii="Times New Roman" w:eastAsia="Times New Roman" w:hAnsi="Times New Roman" w:cs="Times New Roman"/>
                <w:color w:val="000000"/>
                <w:sz w:val="20"/>
                <w:szCs w:val="20"/>
              </w:rPr>
            </w:pPr>
            <w:r w:rsidRPr="009A4209">
              <w:rPr>
                <w:rFonts w:ascii="Lucida Grande" w:eastAsia="Times New Roman" w:hAnsi="Lucida Grande" w:cs="Lucida Grande"/>
                <w:b/>
                <w:bCs/>
                <w:color w:val="000000"/>
                <w:sz w:val="20"/>
                <w:szCs w:val="20"/>
              </w:rPr>
              <w:t>⌃</w:t>
            </w:r>
          </w:p>
        </w:tc>
        <w:tc>
          <w:tcPr>
            <w:tcW w:w="3731" w:type="dxa"/>
            <w:shd w:val="clear" w:color="auto" w:fill="auto"/>
            <w:vAlign w:val="center"/>
          </w:tcPr>
          <w:p w14:paraId="5959BB93" w14:textId="77777777" w:rsidR="0069274C" w:rsidRPr="009A4209" w:rsidRDefault="0069274C" w:rsidP="00E36F97">
            <w:pPr>
              <w:rPr>
                <w:rFonts w:ascii="Times New Roman" w:hAnsi="Times New Roman" w:cs="Times New Roman"/>
                <w:color w:val="000000"/>
                <w:sz w:val="20"/>
                <w:szCs w:val="20"/>
              </w:rPr>
            </w:pPr>
            <w:r w:rsidRPr="009A4209">
              <w:rPr>
                <w:rFonts w:ascii="Times New Roman" w:hAnsi="Times New Roman" w:cs="Times New Roman"/>
                <w:color w:val="000000"/>
                <w:sz w:val="20"/>
                <w:szCs w:val="20"/>
              </w:rPr>
              <w:t>Limited breadth or depth -</w:t>
            </w:r>
          </w:p>
          <w:p w14:paraId="627DCEE4" w14:textId="77777777" w:rsidR="0069274C" w:rsidRPr="009A4209" w:rsidRDefault="0069274C" w:rsidP="00E36F97">
            <w:pPr>
              <w:rPr>
                <w:rFonts w:ascii="Times New Roman" w:hAnsi="Times New Roman" w:cs="Times New Roman"/>
                <w:color w:val="000000"/>
                <w:sz w:val="20"/>
                <w:szCs w:val="20"/>
              </w:rPr>
            </w:pPr>
            <w:r w:rsidRPr="009A4209">
              <w:rPr>
                <w:rFonts w:ascii="Times New Roman" w:hAnsi="Times New Roman" w:cs="Times New Roman"/>
                <w:color w:val="000000"/>
                <w:sz w:val="20"/>
                <w:szCs w:val="20"/>
              </w:rPr>
              <w:t>Good/fair breadth but very little depth +/-</w:t>
            </w:r>
          </w:p>
          <w:p w14:paraId="0F76EE87" w14:textId="77777777" w:rsidR="0069274C" w:rsidRPr="009A4209" w:rsidRDefault="0069274C" w:rsidP="00E36F97">
            <w:pPr>
              <w:rPr>
                <w:rFonts w:ascii="Times New Roman" w:hAnsi="Times New Roman" w:cs="Times New Roman"/>
                <w:color w:val="000000"/>
                <w:sz w:val="20"/>
                <w:szCs w:val="20"/>
              </w:rPr>
            </w:pPr>
            <w:r w:rsidRPr="009A4209">
              <w:rPr>
                <w:rFonts w:ascii="Times New Roman" w:hAnsi="Times New Roman" w:cs="Times New Roman"/>
                <w:color w:val="000000"/>
                <w:sz w:val="20"/>
                <w:szCs w:val="20"/>
              </w:rPr>
              <w:t>Good/fair depth but very little breadth -/+</w:t>
            </w:r>
          </w:p>
          <w:p w14:paraId="60A96185"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hAnsi="Times New Roman" w:cs="Times New Roman"/>
                <w:color w:val="000000"/>
                <w:sz w:val="20"/>
                <w:szCs w:val="20"/>
              </w:rPr>
              <w:t>Good/fair breadth AND depth ++</w:t>
            </w:r>
          </w:p>
        </w:tc>
      </w:tr>
      <w:tr w:rsidR="0069274C" w:rsidRPr="009A4209" w14:paraId="40A91FF0" w14:textId="77777777" w:rsidTr="00E36F97">
        <w:trPr>
          <w:trHeight w:val="300"/>
        </w:trPr>
        <w:tc>
          <w:tcPr>
            <w:tcW w:w="472" w:type="dxa"/>
          </w:tcPr>
          <w:p w14:paraId="27451EAD" w14:textId="77777777" w:rsidR="0069274C" w:rsidRPr="009A4209" w:rsidRDefault="0069274C" w:rsidP="00E36F97">
            <w:pPr>
              <w:jc w:val="right"/>
              <w:rPr>
                <w:rFonts w:ascii="Calibri" w:eastAsia="Times New Roman" w:hAnsi="Calibri" w:cs="Times New Roman"/>
                <w:color w:val="000000"/>
              </w:rPr>
            </w:pPr>
          </w:p>
        </w:tc>
        <w:tc>
          <w:tcPr>
            <w:tcW w:w="3551" w:type="dxa"/>
            <w:shd w:val="clear" w:color="auto" w:fill="auto"/>
          </w:tcPr>
          <w:p w14:paraId="21B69217" w14:textId="77777777" w:rsidR="0069274C" w:rsidRPr="009A4209" w:rsidRDefault="0069274C" w:rsidP="00E36F97">
            <w:pPr>
              <w:jc w:val="right"/>
              <w:rPr>
                <w:rFonts w:ascii="Calibri" w:eastAsia="Times New Roman" w:hAnsi="Calibri" w:cs="Times New Roman"/>
                <w:color w:val="000000"/>
              </w:rPr>
            </w:pPr>
          </w:p>
        </w:tc>
        <w:tc>
          <w:tcPr>
            <w:tcW w:w="548" w:type="dxa"/>
          </w:tcPr>
          <w:p w14:paraId="740F3B84" w14:textId="77777777" w:rsidR="0069274C" w:rsidRPr="009A4209" w:rsidRDefault="0069274C" w:rsidP="00E36F97">
            <w:pPr>
              <w:jc w:val="right"/>
              <w:rPr>
                <w:rFonts w:ascii="Wingdings 3" w:eastAsia="Times New Roman" w:hAnsi="Wingdings 3" w:cs="Wingdings 3"/>
                <w:b/>
                <w:bCs/>
                <w:color w:val="000000"/>
                <w:sz w:val="20"/>
                <w:szCs w:val="20"/>
              </w:rPr>
            </w:pPr>
            <w:r w:rsidRPr="009A4209">
              <w:rPr>
                <w:rFonts w:ascii="Wingdings 3" w:eastAsia="Times New Roman" w:hAnsi="Wingdings 3" w:cs="Wingdings 3"/>
                <w:b/>
                <w:bCs/>
                <w:color w:val="000000"/>
                <w:sz w:val="20"/>
                <w:szCs w:val="20"/>
              </w:rPr>
              <w:t></w:t>
            </w:r>
          </w:p>
        </w:tc>
        <w:tc>
          <w:tcPr>
            <w:tcW w:w="4568" w:type="dxa"/>
            <w:shd w:val="clear" w:color="auto" w:fill="auto"/>
            <w:vAlign w:val="center"/>
          </w:tcPr>
          <w:p w14:paraId="076B3BE1"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Not at all (-), A little (+), Somewhat (++), A lot (+++)</w:t>
            </w:r>
          </w:p>
        </w:tc>
        <w:tc>
          <w:tcPr>
            <w:tcW w:w="629" w:type="dxa"/>
            <w:shd w:val="clear" w:color="auto" w:fill="auto"/>
          </w:tcPr>
          <w:p w14:paraId="37E4E335" w14:textId="77777777" w:rsidR="0069274C" w:rsidRPr="009A4209" w:rsidRDefault="0069274C" w:rsidP="00E36F97">
            <w:pPr>
              <w:jc w:val="right"/>
              <w:rPr>
                <w:rFonts w:ascii="Times New Roman" w:eastAsia="Times New Roman" w:hAnsi="Times New Roman" w:cs="Times New Roman"/>
                <w:color w:val="000000"/>
                <w:sz w:val="20"/>
                <w:szCs w:val="20"/>
              </w:rPr>
            </w:pPr>
            <w:r w:rsidRPr="009A4209">
              <w:rPr>
                <w:rFonts w:ascii="Times New Roman" w:eastAsia="Times New Roman" w:hAnsi="Times New Roman" w:cs="Times New Roman"/>
                <w:b/>
                <w:bCs/>
                <w:color w:val="000000"/>
                <w:sz w:val="20"/>
                <w:szCs w:val="20"/>
              </w:rPr>
              <w:t>§</w:t>
            </w:r>
          </w:p>
        </w:tc>
        <w:tc>
          <w:tcPr>
            <w:tcW w:w="3731" w:type="dxa"/>
            <w:shd w:val="clear" w:color="auto" w:fill="auto"/>
          </w:tcPr>
          <w:p w14:paraId="62ED3222" w14:textId="77777777" w:rsidR="0069274C" w:rsidRPr="009A4209" w:rsidRDefault="0069274C" w:rsidP="00E36F97">
            <w:pPr>
              <w:rPr>
                <w:rFonts w:ascii="Times New Roman" w:eastAsia="Times New Roman" w:hAnsi="Times New Roman" w:cs="Times New Roman"/>
                <w:color w:val="000000"/>
                <w:sz w:val="20"/>
                <w:szCs w:val="20"/>
              </w:rPr>
            </w:pPr>
            <w:r w:rsidRPr="009A4209">
              <w:rPr>
                <w:rFonts w:ascii="Times New Roman" w:eastAsia="Times New Roman" w:hAnsi="Times New Roman" w:cs="Times New Roman"/>
                <w:color w:val="000000"/>
                <w:sz w:val="20"/>
                <w:szCs w:val="20"/>
              </w:rPr>
              <w:t>Low (-), Medium (+), High (++)</w:t>
            </w:r>
          </w:p>
        </w:tc>
      </w:tr>
    </w:tbl>
    <w:p w14:paraId="333B0F02" w14:textId="77777777" w:rsidR="00294D07" w:rsidRDefault="00294D07">
      <w:pPr>
        <w:sectPr w:rsidR="00294D07" w:rsidSect="0069274C">
          <w:pgSz w:w="16838" w:h="11906" w:orient="landscape"/>
          <w:pgMar w:top="1134" w:right="1134" w:bottom="1134" w:left="1134" w:header="709" w:footer="709" w:gutter="0"/>
          <w:cols w:space="708"/>
          <w:docGrid w:linePitch="360"/>
        </w:sectPr>
      </w:pPr>
    </w:p>
    <w:p w14:paraId="7BBB8AE0" w14:textId="77777777" w:rsidR="00294D07" w:rsidRPr="00294D07" w:rsidRDefault="00294D07" w:rsidP="00294D07">
      <w:pPr>
        <w:rPr>
          <w:rFonts w:ascii="Times New Roman" w:eastAsia="MS Mincho" w:hAnsi="Times New Roman" w:cs="Times New Roman"/>
          <w:b/>
        </w:rPr>
      </w:pPr>
      <w:r>
        <w:rPr>
          <w:rFonts w:ascii="Times New Roman" w:eastAsia="MS Mincho" w:hAnsi="Times New Roman" w:cs="Times New Roman"/>
          <w:b/>
        </w:rPr>
        <w:lastRenderedPageBreak/>
        <w:t>Development of qualitative analyses</w:t>
      </w:r>
    </w:p>
    <w:p w14:paraId="64CBBAB2" w14:textId="77777777" w:rsidR="00294D07" w:rsidRPr="00294D07" w:rsidRDefault="00294D07" w:rsidP="00294D07">
      <w:pPr>
        <w:rPr>
          <w:rFonts w:ascii="Times New Roman" w:eastAsia="MS Mincho" w:hAnsi="Times New Roman" w:cs="Times New Roman"/>
          <w:b/>
        </w:rPr>
      </w:pPr>
    </w:p>
    <w:p w14:paraId="76C61A4C" w14:textId="77777777" w:rsidR="00294D07" w:rsidRPr="00294D07" w:rsidRDefault="00294D07" w:rsidP="00294D07">
      <w:pPr>
        <w:rPr>
          <w:rFonts w:ascii="Times New Roman" w:eastAsia="MS Mincho" w:hAnsi="Times New Roman" w:cs="Times New Roman"/>
          <w:b/>
        </w:rPr>
      </w:pPr>
      <w:r w:rsidRPr="00294D07">
        <w:rPr>
          <w:rFonts w:ascii="Times New Roman" w:eastAsia="MS Mincho" w:hAnsi="Times New Roman" w:cs="Times New Roman"/>
          <w:noProof/>
          <w:lang w:val="en-US"/>
        </w:rPr>
        <mc:AlternateContent>
          <mc:Choice Requires="wps">
            <w:drawing>
              <wp:anchor distT="0" distB="0" distL="114300" distR="114300" simplePos="0" relativeHeight="251660288" behindDoc="0" locked="0" layoutInCell="1" allowOverlap="1" wp14:anchorId="3AD105C1" wp14:editId="7FD685CA">
                <wp:simplePos x="0" y="0"/>
                <wp:positionH relativeFrom="margin">
                  <wp:posOffset>0</wp:posOffset>
                </wp:positionH>
                <wp:positionV relativeFrom="paragraph">
                  <wp:posOffset>106680</wp:posOffset>
                </wp:positionV>
                <wp:extent cx="2857500" cy="7200900"/>
                <wp:effectExtent l="0" t="0" r="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2857500" cy="7200900"/>
                        </a:xfrm>
                        <a:prstGeom prst="rect">
                          <a:avLst/>
                        </a:prstGeom>
                        <a:noFill/>
                        <a:ln>
                          <a:noFill/>
                        </a:ln>
                        <a:effectLst/>
                        <a:extLst>
                          <a:ext uri="{C572A759-6A51-4108-AA02-DFA0A04FC94B}">
                            <ma14:wrappingTextBoxFlag xmlns:ma14="http://schemas.microsoft.com/office/mac/drawingml/2011/main"/>
                          </a:ext>
                        </a:extLst>
                      </wps:spPr>
                      <wps:txbx>
                        <w:txbxContent>
                          <w:p w14:paraId="413C97ED" w14:textId="77777777" w:rsidR="007D699F" w:rsidRPr="00D655E9" w:rsidRDefault="007D699F" w:rsidP="00294D07">
                            <w:pPr>
                              <w:ind w:left="284" w:hanging="284"/>
                              <w:rPr>
                                <w:sz w:val="18"/>
                                <w:szCs w:val="18"/>
                              </w:rPr>
                            </w:pPr>
                            <w:r w:rsidRPr="00D655E9">
                              <w:rPr>
                                <w:sz w:val="18"/>
                                <w:szCs w:val="18"/>
                              </w:rPr>
                              <w:t>Everyday world of jobs, age</w:t>
                            </w:r>
                          </w:p>
                          <w:p w14:paraId="4C9D3E55" w14:textId="77777777" w:rsidR="007D699F" w:rsidRPr="00D655E9" w:rsidRDefault="007D699F" w:rsidP="00294D07">
                            <w:pPr>
                              <w:ind w:left="284" w:hanging="284"/>
                              <w:rPr>
                                <w:sz w:val="18"/>
                                <w:szCs w:val="18"/>
                              </w:rPr>
                            </w:pPr>
                            <w:r w:rsidRPr="00D655E9">
                              <w:rPr>
                                <w:sz w:val="18"/>
                                <w:szCs w:val="18"/>
                              </w:rPr>
                              <w:t>Everyday world vs gay space fantasy world</w:t>
                            </w:r>
                          </w:p>
                          <w:p w14:paraId="476D178C" w14:textId="77777777" w:rsidR="007D699F" w:rsidRPr="00D655E9" w:rsidRDefault="007D699F" w:rsidP="00294D07">
                            <w:pPr>
                              <w:ind w:left="284" w:hanging="284"/>
                              <w:rPr>
                                <w:sz w:val="18"/>
                                <w:szCs w:val="18"/>
                              </w:rPr>
                            </w:pPr>
                            <w:r w:rsidRPr="00D655E9">
                              <w:rPr>
                                <w:sz w:val="18"/>
                                <w:szCs w:val="18"/>
                              </w:rPr>
                              <w:t>Fantasy identities e.g. leather</w:t>
                            </w:r>
                          </w:p>
                          <w:p w14:paraId="3F2D3970" w14:textId="77777777" w:rsidR="007D699F" w:rsidRPr="00D655E9" w:rsidRDefault="007D699F" w:rsidP="00294D07">
                            <w:pPr>
                              <w:ind w:left="284" w:hanging="284"/>
                              <w:rPr>
                                <w:sz w:val="18"/>
                                <w:szCs w:val="18"/>
                              </w:rPr>
                            </w:pPr>
                            <w:r w:rsidRPr="00D655E9">
                              <w:rPr>
                                <w:sz w:val="18"/>
                                <w:szCs w:val="18"/>
                              </w:rPr>
                              <w:t>Fantasy places – bar, club, circuit party, bathhouse</w:t>
                            </w:r>
                          </w:p>
                          <w:p w14:paraId="450166E3" w14:textId="77777777" w:rsidR="007D699F" w:rsidRPr="00D655E9" w:rsidRDefault="007D699F" w:rsidP="00294D07">
                            <w:pPr>
                              <w:ind w:left="284" w:hanging="284"/>
                              <w:rPr>
                                <w:sz w:val="18"/>
                                <w:szCs w:val="18"/>
                              </w:rPr>
                            </w:pPr>
                            <w:r w:rsidRPr="00D655E9">
                              <w:rPr>
                                <w:sz w:val="18"/>
                                <w:szCs w:val="18"/>
                              </w:rPr>
                              <w:t xml:space="preserve">Gay fantasy world mediated through drug use </w:t>
                            </w:r>
                          </w:p>
                          <w:p w14:paraId="61D4ED34" w14:textId="77777777" w:rsidR="007D699F" w:rsidRPr="00D655E9" w:rsidRDefault="007D699F" w:rsidP="00294D07">
                            <w:pPr>
                              <w:ind w:left="284" w:hanging="284"/>
                              <w:rPr>
                                <w:sz w:val="18"/>
                                <w:szCs w:val="18"/>
                              </w:rPr>
                            </w:pPr>
                            <w:r w:rsidRPr="00D655E9">
                              <w:rPr>
                                <w:sz w:val="18"/>
                                <w:szCs w:val="18"/>
                              </w:rPr>
                              <w:t>This is a subjective, mediated world</w:t>
                            </w:r>
                          </w:p>
                          <w:p w14:paraId="409CBC75" w14:textId="77777777" w:rsidR="007D699F" w:rsidRPr="00D655E9" w:rsidRDefault="007D699F" w:rsidP="00294D07">
                            <w:pPr>
                              <w:ind w:left="284" w:hanging="284"/>
                              <w:rPr>
                                <w:sz w:val="18"/>
                                <w:szCs w:val="18"/>
                              </w:rPr>
                            </w:pPr>
                            <w:r w:rsidRPr="00D655E9">
                              <w:rPr>
                                <w:sz w:val="18"/>
                                <w:szCs w:val="18"/>
                              </w:rPr>
                              <w:t>Public performance central to this fantasy world</w:t>
                            </w:r>
                          </w:p>
                          <w:p w14:paraId="57F6A2CE" w14:textId="77777777" w:rsidR="007D699F" w:rsidRPr="00D655E9" w:rsidRDefault="007D699F" w:rsidP="00294D07">
                            <w:pPr>
                              <w:ind w:left="284" w:hanging="284"/>
                              <w:rPr>
                                <w:sz w:val="18"/>
                                <w:szCs w:val="18"/>
                              </w:rPr>
                            </w:pPr>
                            <w:r w:rsidRPr="00D655E9">
                              <w:rPr>
                                <w:sz w:val="18"/>
                                <w:szCs w:val="18"/>
                              </w:rPr>
                              <w:t>Market - commodification of bodies and performance</w:t>
                            </w:r>
                          </w:p>
                          <w:p w14:paraId="2BD08B8F" w14:textId="77777777" w:rsidR="007D699F" w:rsidRPr="00D655E9" w:rsidRDefault="007D699F" w:rsidP="00294D07">
                            <w:pPr>
                              <w:ind w:left="284" w:hanging="284"/>
                              <w:rPr>
                                <w:sz w:val="18"/>
                                <w:szCs w:val="18"/>
                              </w:rPr>
                            </w:pPr>
                            <w:r w:rsidRPr="00D655E9">
                              <w:rPr>
                                <w:sz w:val="18"/>
                                <w:szCs w:val="18"/>
                              </w:rPr>
                              <w:t>Drug use as individual resource</w:t>
                            </w:r>
                          </w:p>
                          <w:p w14:paraId="7A86B4CD" w14:textId="77777777" w:rsidR="007D699F" w:rsidRPr="00D655E9" w:rsidRDefault="007D699F" w:rsidP="00294D07">
                            <w:pPr>
                              <w:ind w:left="284" w:hanging="284"/>
                              <w:rPr>
                                <w:sz w:val="18"/>
                                <w:szCs w:val="18"/>
                              </w:rPr>
                            </w:pPr>
                            <w:r w:rsidRPr="00D655E9">
                              <w:rPr>
                                <w:sz w:val="18"/>
                                <w:szCs w:val="18"/>
                              </w:rPr>
                              <w:t xml:space="preserve">Maximise efficiency of time invested </w:t>
                            </w:r>
                          </w:p>
                          <w:p w14:paraId="1CD32418" w14:textId="77777777" w:rsidR="007D699F" w:rsidRPr="00D655E9" w:rsidRDefault="007D699F" w:rsidP="00294D07">
                            <w:pPr>
                              <w:ind w:left="284" w:hanging="284"/>
                              <w:rPr>
                                <w:sz w:val="18"/>
                                <w:szCs w:val="18"/>
                              </w:rPr>
                            </w:pPr>
                            <w:r w:rsidRPr="00D655E9">
                              <w:rPr>
                                <w:sz w:val="18"/>
                                <w:szCs w:val="18"/>
                              </w:rPr>
                              <w:t>Strategic investment – preplanning, mixing drugs strategically, storing drugs to offer partners</w:t>
                            </w:r>
                          </w:p>
                          <w:p w14:paraId="6B1C7DDD" w14:textId="77777777" w:rsidR="007D699F" w:rsidRPr="00D655E9" w:rsidRDefault="007D699F" w:rsidP="00294D07">
                            <w:pPr>
                              <w:ind w:left="284" w:hanging="284"/>
                              <w:rPr>
                                <w:sz w:val="18"/>
                                <w:szCs w:val="18"/>
                              </w:rPr>
                            </w:pPr>
                            <w:r w:rsidRPr="00D655E9">
                              <w:rPr>
                                <w:sz w:val="18"/>
                                <w:szCs w:val="18"/>
                              </w:rPr>
                              <w:t>Bolster an individual’s commodities - confidence, performance, physical and emotional anaesthetic</w:t>
                            </w:r>
                          </w:p>
                          <w:p w14:paraId="3F157CA0" w14:textId="77777777" w:rsidR="007D699F" w:rsidRPr="00D655E9" w:rsidRDefault="007D699F" w:rsidP="00294D07">
                            <w:pPr>
                              <w:ind w:left="284" w:hanging="284"/>
                              <w:rPr>
                                <w:sz w:val="18"/>
                                <w:szCs w:val="18"/>
                              </w:rPr>
                            </w:pPr>
                            <w:r w:rsidRPr="00D655E9">
                              <w:rPr>
                                <w:sz w:val="18"/>
                                <w:szCs w:val="18"/>
                              </w:rPr>
                              <w:t>Manage ambivalence</w:t>
                            </w:r>
                          </w:p>
                          <w:p w14:paraId="365ACAFC" w14:textId="77777777" w:rsidR="007D699F" w:rsidRPr="00D655E9" w:rsidRDefault="007D699F" w:rsidP="00294D07">
                            <w:pPr>
                              <w:ind w:left="284" w:hanging="284"/>
                              <w:rPr>
                                <w:sz w:val="18"/>
                                <w:szCs w:val="18"/>
                              </w:rPr>
                            </w:pPr>
                            <w:r w:rsidRPr="00D655E9">
                              <w:rPr>
                                <w:sz w:val="18"/>
                                <w:szCs w:val="18"/>
                              </w:rPr>
                              <w:t>Drug use as collective resource</w:t>
                            </w:r>
                          </w:p>
                          <w:p w14:paraId="5429FC9D" w14:textId="77777777" w:rsidR="007D699F" w:rsidRPr="00D655E9" w:rsidRDefault="007D699F" w:rsidP="00294D07">
                            <w:pPr>
                              <w:ind w:left="284" w:hanging="284"/>
                              <w:rPr>
                                <w:sz w:val="18"/>
                                <w:szCs w:val="18"/>
                              </w:rPr>
                            </w:pPr>
                            <w:r w:rsidRPr="00D655E9">
                              <w:rPr>
                                <w:sz w:val="18"/>
                                <w:szCs w:val="18"/>
                              </w:rPr>
                              <w:t>Create psychological communion</w:t>
                            </w:r>
                          </w:p>
                          <w:p w14:paraId="69CCEF6B" w14:textId="77777777" w:rsidR="007D699F" w:rsidRPr="00D655E9" w:rsidRDefault="007D699F" w:rsidP="00294D07">
                            <w:pPr>
                              <w:ind w:left="284" w:hanging="284"/>
                              <w:rPr>
                                <w:sz w:val="18"/>
                                <w:szCs w:val="18"/>
                              </w:rPr>
                            </w:pPr>
                            <w:r w:rsidRPr="00D655E9">
                              <w:rPr>
                                <w:sz w:val="18"/>
                                <w:szCs w:val="18"/>
                              </w:rPr>
                              <w:t>Unite socially and geographically disparate individuals</w:t>
                            </w:r>
                          </w:p>
                          <w:p w14:paraId="7609DAA6" w14:textId="77777777" w:rsidR="007D699F" w:rsidRPr="00D655E9" w:rsidRDefault="007D699F" w:rsidP="00294D07">
                            <w:pPr>
                              <w:ind w:left="284" w:hanging="284"/>
                              <w:rPr>
                                <w:sz w:val="18"/>
                                <w:szCs w:val="18"/>
                              </w:rPr>
                            </w:pPr>
                            <w:r w:rsidRPr="00D655E9">
                              <w:rPr>
                                <w:sz w:val="18"/>
                                <w:szCs w:val="18"/>
                              </w:rPr>
                              <w:t>Transcend/deny commodification of sex</w:t>
                            </w:r>
                          </w:p>
                          <w:p w14:paraId="7315F907" w14:textId="77777777" w:rsidR="007D699F" w:rsidRPr="00D655E9" w:rsidRDefault="007D699F" w:rsidP="00294D07">
                            <w:pPr>
                              <w:ind w:left="284" w:hanging="284"/>
                              <w:rPr>
                                <w:sz w:val="18"/>
                                <w:szCs w:val="18"/>
                              </w:rPr>
                            </w:pPr>
                            <w:r w:rsidRPr="00D655E9">
                              <w:rPr>
                                <w:sz w:val="18"/>
                                <w:szCs w:val="18"/>
                              </w:rPr>
                              <w:t>Everyday self versus ‘pushing limits’ in gay spaces/facilitated by drugs</w:t>
                            </w:r>
                          </w:p>
                          <w:p w14:paraId="2CFF82F2" w14:textId="77777777" w:rsidR="007D699F" w:rsidRPr="00D655E9" w:rsidRDefault="007D699F" w:rsidP="00294D07">
                            <w:pPr>
                              <w:ind w:left="284" w:hanging="284"/>
                              <w:rPr>
                                <w:sz w:val="18"/>
                                <w:szCs w:val="18"/>
                              </w:rPr>
                            </w:pPr>
                            <w:r w:rsidRPr="00D655E9">
                              <w:rPr>
                                <w:sz w:val="18"/>
                                <w:szCs w:val="18"/>
                              </w:rPr>
                              <w:t>Fantasy world defined by boundary testing</w:t>
                            </w:r>
                          </w:p>
                          <w:p w14:paraId="614F4C10" w14:textId="77777777" w:rsidR="007D699F" w:rsidRPr="00D655E9" w:rsidRDefault="007D699F" w:rsidP="00294D07">
                            <w:pPr>
                              <w:ind w:left="284" w:hanging="284"/>
                              <w:rPr>
                                <w:sz w:val="18"/>
                                <w:szCs w:val="18"/>
                              </w:rPr>
                            </w:pPr>
                            <w:r w:rsidRPr="00D655E9">
                              <w:rPr>
                                <w:sz w:val="18"/>
                                <w:szCs w:val="18"/>
                              </w:rPr>
                              <w:t>Pushing limits in terms of:</w:t>
                            </w:r>
                          </w:p>
                          <w:p w14:paraId="3A25ECF6" w14:textId="77777777" w:rsidR="007D699F" w:rsidRPr="00D655E9" w:rsidRDefault="007D699F" w:rsidP="00294D07">
                            <w:pPr>
                              <w:ind w:left="284" w:hanging="284"/>
                              <w:rPr>
                                <w:sz w:val="18"/>
                                <w:szCs w:val="18"/>
                              </w:rPr>
                            </w:pPr>
                            <w:r w:rsidRPr="00D655E9">
                              <w:rPr>
                                <w:sz w:val="18"/>
                                <w:szCs w:val="18"/>
                              </w:rPr>
                              <w:t>Duration and type of practice</w:t>
                            </w:r>
                          </w:p>
                          <w:p w14:paraId="5C006977" w14:textId="77777777" w:rsidR="007D699F" w:rsidRPr="00D655E9" w:rsidRDefault="007D699F" w:rsidP="00294D07">
                            <w:pPr>
                              <w:ind w:left="284" w:hanging="284"/>
                              <w:rPr>
                                <w:sz w:val="18"/>
                                <w:szCs w:val="18"/>
                              </w:rPr>
                            </w:pPr>
                            <w:r w:rsidRPr="00D655E9">
                              <w:rPr>
                                <w:sz w:val="18"/>
                                <w:szCs w:val="18"/>
                              </w:rPr>
                              <w:t>Number of partners</w:t>
                            </w:r>
                          </w:p>
                          <w:p w14:paraId="16DADABE" w14:textId="77777777" w:rsidR="007D699F" w:rsidRPr="00D655E9" w:rsidRDefault="007D699F" w:rsidP="00294D07">
                            <w:pPr>
                              <w:ind w:left="284" w:hanging="284"/>
                              <w:rPr>
                                <w:sz w:val="18"/>
                                <w:szCs w:val="18"/>
                              </w:rPr>
                            </w:pPr>
                            <w:r w:rsidRPr="00D655E9">
                              <w:rPr>
                                <w:sz w:val="18"/>
                                <w:szCs w:val="18"/>
                              </w:rPr>
                              <w:t>Physical endurance/pain</w:t>
                            </w:r>
                          </w:p>
                          <w:p w14:paraId="65065CB3" w14:textId="77777777" w:rsidR="007D699F" w:rsidRPr="00D655E9" w:rsidRDefault="007D699F" w:rsidP="00294D07">
                            <w:pPr>
                              <w:ind w:left="284" w:hanging="284"/>
                              <w:rPr>
                                <w:sz w:val="18"/>
                                <w:szCs w:val="18"/>
                              </w:rPr>
                            </w:pPr>
                            <w:r w:rsidRPr="00D655E9">
                              <w:rPr>
                                <w:sz w:val="18"/>
                                <w:szCs w:val="18"/>
                              </w:rPr>
                              <w:t>Transcending everyday psychology</w:t>
                            </w:r>
                          </w:p>
                          <w:p w14:paraId="401F2947" w14:textId="77777777" w:rsidR="007D699F" w:rsidRPr="00D655E9" w:rsidRDefault="007D699F" w:rsidP="00294D07">
                            <w:pPr>
                              <w:ind w:left="284" w:hanging="284"/>
                              <w:rPr>
                                <w:sz w:val="18"/>
                                <w:szCs w:val="18"/>
                              </w:rPr>
                            </w:pPr>
                            <w:r w:rsidRPr="00D655E9">
                              <w:rPr>
                                <w:sz w:val="18"/>
                                <w:szCs w:val="18"/>
                              </w:rPr>
                              <w:t>Consumerisms of sexual events</w:t>
                            </w:r>
                          </w:p>
                          <w:p w14:paraId="067F5200" w14:textId="77777777" w:rsidR="007D699F" w:rsidRPr="00D655E9" w:rsidRDefault="007D699F" w:rsidP="00294D07">
                            <w:pPr>
                              <w:ind w:left="284" w:hanging="284"/>
                              <w:rPr>
                                <w:sz w:val="18"/>
                                <w:szCs w:val="18"/>
                              </w:rPr>
                            </w:pPr>
                            <w:r w:rsidRPr="00D655E9">
                              <w:rPr>
                                <w:sz w:val="18"/>
                                <w:szCs w:val="18"/>
                              </w:rPr>
                              <w:t>Individual strategic calculations</w:t>
                            </w:r>
                          </w:p>
                          <w:p w14:paraId="5D798F3B" w14:textId="77777777" w:rsidR="007D699F" w:rsidRPr="00D655E9" w:rsidRDefault="007D699F" w:rsidP="00294D07">
                            <w:pPr>
                              <w:ind w:left="284" w:hanging="284"/>
                              <w:rPr>
                                <w:sz w:val="18"/>
                                <w:szCs w:val="18"/>
                              </w:rPr>
                            </w:pPr>
                            <w:r w:rsidRPr="00D655E9">
                              <w:rPr>
                                <w:sz w:val="18"/>
                                <w:szCs w:val="18"/>
                              </w:rPr>
                              <w:t>Prospective transformation of self</w:t>
                            </w:r>
                          </w:p>
                          <w:p w14:paraId="1B78C458" w14:textId="77777777" w:rsidR="007D699F" w:rsidRPr="00D655E9" w:rsidRDefault="007D699F" w:rsidP="00294D07">
                            <w:pPr>
                              <w:ind w:left="284" w:hanging="284"/>
                              <w:rPr>
                                <w:sz w:val="18"/>
                                <w:szCs w:val="18"/>
                              </w:rPr>
                            </w:pPr>
                            <w:r w:rsidRPr="00D655E9">
                              <w:rPr>
                                <w:sz w:val="18"/>
                                <w:szCs w:val="18"/>
                              </w:rPr>
                              <w:t>Retrospective distancing once back in sober everyday world</w:t>
                            </w:r>
                          </w:p>
                          <w:p w14:paraId="03112BC1" w14:textId="77777777" w:rsidR="007D699F" w:rsidRPr="00D655E9" w:rsidRDefault="007D699F" w:rsidP="00294D07">
                            <w:pPr>
                              <w:ind w:left="284" w:hanging="284"/>
                              <w:rPr>
                                <w:sz w:val="18"/>
                                <w:szCs w:val="18"/>
                              </w:rPr>
                            </w:pPr>
                            <w:r w:rsidRPr="00D655E9">
                              <w:rPr>
                                <w:sz w:val="18"/>
                                <w:szCs w:val="18"/>
                              </w:rPr>
                              <w:t>Rationalisation of untypical/unwanted decisions to preserve everyday self-concept</w:t>
                            </w:r>
                          </w:p>
                          <w:p w14:paraId="44C83F0A" w14:textId="77777777" w:rsidR="007D699F" w:rsidRPr="00D655E9" w:rsidRDefault="007D699F" w:rsidP="00294D07">
                            <w:pPr>
                              <w:ind w:left="284" w:hanging="284"/>
                              <w:rPr>
                                <w:sz w:val="18"/>
                                <w:szCs w:val="18"/>
                              </w:rPr>
                            </w:pPr>
                            <w:r w:rsidRPr="00D655E9">
                              <w:rPr>
                                <w:sz w:val="18"/>
                                <w:szCs w:val="18"/>
                              </w:rPr>
                              <w:t>Drug use maximises efficiency of fun/minimizes risk of no fun</w:t>
                            </w:r>
                          </w:p>
                          <w:p w14:paraId="512737C1" w14:textId="77777777" w:rsidR="007D699F" w:rsidRPr="00D655E9" w:rsidRDefault="007D699F" w:rsidP="00294D07">
                            <w:pPr>
                              <w:ind w:left="284" w:hanging="284"/>
                              <w:rPr>
                                <w:sz w:val="18"/>
                                <w:szCs w:val="18"/>
                              </w:rPr>
                            </w:pPr>
                            <w:r w:rsidRPr="00D655E9">
                              <w:rPr>
                                <w:sz w:val="18"/>
                                <w:szCs w:val="18"/>
                              </w:rPr>
                              <w:t xml:space="preserve">Some drugs to transcend limitations of other drugs e.g. marijuana for come down </w:t>
                            </w:r>
                          </w:p>
                          <w:p w14:paraId="6892BEC7" w14:textId="77777777" w:rsidR="007D699F" w:rsidRPr="00D655E9" w:rsidRDefault="007D699F" w:rsidP="00294D07">
                            <w:pPr>
                              <w:ind w:left="284" w:hanging="284"/>
                              <w:rPr>
                                <w:sz w:val="18"/>
                                <w:szCs w:val="18"/>
                              </w:rPr>
                            </w:pPr>
                            <w:r w:rsidRPr="00D655E9">
                              <w:rPr>
                                <w:sz w:val="18"/>
                                <w:szCs w:val="18"/>
                              </w:rPr>
                              <w:t>Alcohol as individual resource for enabling ritual, sociality</w:t>
                            </w:r>
                          </w:p>
                          <w:p w14:paraId="60ADC610" w14:textId="77777777" w:rsidR="007D699F" w:rsidRPr="00D655E9" w:rsidRDefault="007D699F" w:rsidP="00294D07">
                            <w:pPr>
                              <w:ind w:left="284" w:hanging="284"/>
                              <w:rPr>
                                <w:sz w:val="18"/>
                                <w:szCs w:val="18"/>
                              </w:rPr>
                            </w:pPr>
                            <w:r w:rsidRPr="00D655E9">
                              <w:rPr>
                                <w:sz w:val="18"/>
                                <w:szCs w:val="18"/>
                              </w:rPr>
                              <w:t>Alcohol as resource enabling negotiation of sexual intimacy for gay and non-gay identified</w:t>
                            </w:r>
                          </w:p>
                          <w:p w14:paraId="059431A0" w14:textId="77777777" w:rsidR="007D699F" w:rsidRPr="00D655E9" w:rsidRDefault="007D699F" w:rsidP="00294D07">
                            <w:pPr>
                              <w:ind w:left="284" w:hanging="284"/>
                              <w:rPr>
                                <w:sz w:val="18"/>
                                <w:szCs w:val="18"/>
                              </w:rPr>
                            </w:pPr>
                            <w:r w:rsidRPr="00D655E9">
                              <w:rPr>
                                <w:sz w:val="18"/>
                                <w:szCs w:val="18"/>
                              </w:rPr>
                              <w:t>Alcohol to prospectively enable move from everyday to fantasy self</w:t>
                            </w:r>
                          </w:p>
                          <w:p w14:paraId="21408A7D" w14:textId="77777777" w:rsidR="007D699F" w:rsidRPr="00D655E9" w:rsidRDefault="007D699F" w:rsidP="00294D07">
                            <w:pPr>
                              <w:ind w:left="284" w:hanging="284"/>
                              <w:rPr>
                                <w:sz w:val="18"/>
                                <w:szCs w:val="18"/>
                              </w:rPr>
                            </w:pPr>
                            <w:r w:rsidRPr="00D655E9">
                              <w:rPr>
                                <w:sz w:val="18"/>
                                <w:szCs w:val="18"/>
                              </w:rPr>
                              <w:t>Alcohol to retrospectively enable dismissal of transgressions</w:t>
                            </w:r>
                          </w:p>
                          <w:p w14:paraId="440D9C33" w14:textId="77777777" w:rsidR="007D699F" w:rsidRPr="00D655E9" w:rsidRDefault="007D699F" w:rsidP="00294D07">
                            <w:pPr>
                              <w:ind w:left="284" w:hanging="284"/>
                              <w:rPr>
                                <w:sz w:val="18"/>
                                <w:szCs w:val="18"/>
                              </w:rPr>
                            </w:pPr>
                            <w:r w:rsidRPr="00D655E9">
                              <w:rPr>
                                <w:sz w:val="18"/>
                                <w:szCs w:val="18"/>
                              </w:rPr>
                              <w:t>Collective drunkenness as resource for building community of choice with transient and less transient elements</w:t>
                            </w:r>
                          </w:p>
                          <w:p w14:paraId="592E329B" w14:textId="77777777" w:rsidR="007D699F" w:rsidRPr="00D655E9" w:rsidRDefault="007D699F" w:rsidP="00294D07">
                            <w:pPr>
                              <w:ind w:left="284" w:hanging="284"/>
                              <w:rPr>
                                <w:sz w:val="18"/>
                                <w:szCs w:val="18"/>
                              </w:rPr>
                            </w:pPr>
                            <w:r w:rsidRPr="00D655E9">
                              <w:rPr>
                                <w:sz w:val="18"/>
                                <w:szCs w:val="18"/>
                              </w:rPr>
                              <w:t>Performan</w:t>
                            </w:r>
                            <w:r>
                              <w:rPr>
                                <w:sz w:val="18"/>
                                <w:szCs w:val="18"/>
                              </w:rPr>
                              <w:t>ce exemplified by drag queens –</w:t>
                            </w:r>
                            <w:r w:rsidRPr="00D655E9">
                              <w:rPr>
                                <w:sz w:val="18"/>
                                <w:szCs w:val="18"/>
                              </w:rPr>
                              <w:t>pushing limits of gender</w:t>
                            </w:r>
                          </w:p>
                          <w:p w14:paraId="5C585B98" w14:textId="77777777" w:rsidR="007D699F" w:rsidRPr="00D655E9" w:rsidRDefault="007D699F" w:rsidP="00294D07">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AD105C1" id="_x0000_t202" coordsize="21600,21600" o:spt="202" path="m,l,21600r21600,l21600,xe">
                <v:stroke joinstyle="miter"/>
                <v:path gradientshapeok="t" o:connecttype="rect"/>
              </v:shapetype>
              <v:shape id="Text Box 17" o:spid="_x0000_s1026" type="#_x0000_t202" style="position:absolute;margin-left:0;margin-top:8.4pt;width:225pt;height:56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" filled="f" stroked="f">
                <v:textbox>
                  <w:txbxContent>
                    <w:p w14:paraId="413C97ED" w14:textId="77777777" w:rsidR="007D699F" w:rsidRPr="00D655E9" w:rsidRDefault="007D699F" w:rsidP="00294D07">
                      <w:pPr>
                        <w:ind w:left="284" w:hanging="284"/>
                        <w:rPr>
                          <w:sz w:val="18"/>
                          <w:szCs w:val="18"/>
                        </w:rPr>
                      </w:pPr>
                      <w:r w:rsidRPr="00D655E9">
                        <w:rPr>
                          <w:sz w:val="18"/>
                          <w:szCs w:val="18"/>
                        </w:rPr>
                        <w:t>Everyday world of jobs, age</w:t>
                      </w:r>
                    </w:p>
                    <w:p w14:paraId="4C9D3E55" w14:textId="77777777" w:rsidR="007D699F" w:rsidRPr="00D655E9" w:rsidRDefault="007D699F" w:rsidP="00294D07">
                      <w:pPr>
                        <w:ind w:left="284" w:hanging="284"/>
                        <w:rPr>
                          <w:sz w:val="18"/>
                          <w:szCs w:val="18"/>
                        </w:rPr>
                      </w:pPr>
                      <w:r w:rsidRPr="00D655E9">
                        <w:rPr>
                          <w:sz w:val="18"/>
                          <w:szCs w:val="18"/>
                        </w:rPr>
                        <w:t>Everyday world vs gay space fantasy world</w:t>
                      </w:r>
                    </w:p>
                    <w:p w14:paraId="476D178C" w14:textId="77777777" w:rsidR="007D699F" w:rsidRPr="00D655E9" w:rsidRDefault="007D699F" w:rsidP="00294D07">
                      <w:pPr>
                        <w:ind w:left="284" w:hanging="284"/>
                        <w:rPr>
                          <w:sz w:val="18"/>
                          <w:szCs w:val="18"/>
                        </w:rPr>
                      </w:pPr>
                      <w:r w:rsidRPr="00D655E9">
                        <w:rPr>
                          <w:sz w:val="18"/>
                          <w:szCs w:val="18"/>
                        </w:rPr>
                        <w:t>Fantasy identities e.g. leather</w:t>
                      </w:r>
                    </w:p>
                    <w:p w14:paraId="3F2D3970" w14:textId="77777777" w:rsidR="007D699F" w:rsidRPr="00D655E9" w:rsidRDefault="007D699F" w:rsidP="00294D07">
                      <w:pPr>
                        <w:ind w:left="284" w:hanging="284"/>
                        <w:rPr>
                          <w:sz w:val="18"/>
                          <w:szCs w:val="18"/>
                        </w:rPr>
                      </w:pPr>
                      <w:r w:rsidRPr="00D655E9">
                        <w:rPr>
                          <w:sz w:val="18"/>
                          <w:szCs w:val="18"/>
                        </w:rPr>
                        <w:t>Fantasy places – bar, club, circuit party, bathhouse</w:t>
                      </w:r>
                    </w:p>
                    <w:p w14:paraId="450166E3" w14:textId="77777777" w:rsidR="007D699F" w:rsidRPr="00D655E9" w:rsidRDefault="007D699F" w:rsidP="00294D07">
                      <w:pPr>
                        <w:ind w:left="284" w:hanging="284"/>
                        <w:rPr>
                          <w:sz w:val="18"/>
                          <w:szCs w:val="18"/>
                        </w:rPr>
                      </w:pPr>
                      <w:r w:rsidRPr="00D655E9">
                        <w:rPr>
                          <w:sz w:val="18"/>
                          <w:szCs w:val="18"/>
                        </w:rPr>
                        <w:t xml:space="preserve">Gay fantasy world mediated through drug use </w:t>
                      </w:r>
                    </w:p>
                    <w:p w14:paraId="61D4ED34" w14:textId="77777777" w:rsidR="007D699F" w:rsidRPr="00D655E9" w:rsidRDefault="007D699F" w:rsidP="00294D07">
                      <w:pPr>
                        <w:ind w:left="284" w:hanging="284"/>
                        <w:rPr>
                          <w:sz w:val="18"/>
                          <w:szCs w:val="18"/>
                        </w:rPr>
                      </w:pPr>
                      <w:r w:rsidRPr="00D655E9">
                        <w:rPr>
                          <w:sz w:val="18"/>
                          <w:szCs w:val="18"/>
                        </w:rPr>
                        <w:t>This is a subjective, mediated world</w:t>
                      </w:r>
                    </w:p>
                    <w:p w14:paraId="409CBC75" w14:textId="77777777" w:rsidR="007D699F" w:rsidRPr="00D655E9" w:rsidRDefault="007D699F" w:rsidP="00294D07">
                      <w:pPr>
                        <w:ind w:left="284" w:hanging="284"/>
                        <w:rPr>
                          <w:sz w:val="18"/>
                          <w:szCs w:val="18"/>
                        </w:rPr>
                      </w:pPr>
                      <w:r w:rsidRPr="00D655E9">
                        <w:rPr>
                          <w:sz w:val="18"/>
                          <w:szCs w:val="18"/>
                        </w:rPr>
                        <w:t>Public performance central to this fantasy world</w:t>
                      </w:r>
                    </w:p>
                    <w:p w14:paraId="57F6A2CE" w14:textId="77777777" w:rsidR="007D699F" w:rsidRPr="00D655E9" w:rsidRDefault="007D699F" w:rsidP="00294D07">
                      <w:pPr>
                        <w:ind w:left="284" w:hanging="284"/>
                        <w:rPr>
                          <w:sz w:val="18"/>
                          <w:szCs w:val="18"/>
                        </w:rPr>
                      </w:pPr>
                      <w:r w:rsidRPr="00D655E9">
                        <w:rPr>
                          <w:sz w:val="18"/>
                          <w:szCs w:val="18"/>
                        </w:rPr>
                        <w:t>Market - commodification of bodies and performance</w:t>
                      </w:r>
                    </w:p>
                    <w:p w14:paraId="2BD08B8F" w14:textId="77777777" w:rsidR="007D699F" w:rsidRPr="00D655E9" w:rsidRDefault="007D699F" w:rsidP="00294D07">
                      <w:pPr>
                        <w:ind w:left="284" w:hanging="284"/>
                        <w:rPr>
                          <w:sz w:val="18"/>
                          <w:szCs w:val="18"/>
                        </w:rPr>
                      </w:pPr>
                      <w:r w:rsidRPr="00D655E9">
                        <w:rPr>
                          <w:sz w:val="18"/>
                          <w:szCs w:val="18"/>
                        </w:rPr>
                        <w:t>Drug use as individual resource</w:t>
                      </w:r>
                    </w:p>
                    <w:p w14:paraId="7A86B4CD" w14:textId="77777777" w:rsidR="007D699F" w:rsidRPr="00D655E9" w:rsidRDefault="007D699F" w:rsidP="00294D07">
                      <w:pPr>
                        <w:ind w:left="284" w:hanging="284"/>
                        <w:rPr>
                          <w:sz w:val="18"/>
                          <w:szCs w:val="18"/>
                        </w:rPr>
                      </w:pPr>
                      <w:r w:rsidRPr="00D655E9">
                        <w:rPr>
                          <w:sz w:val="18"/>
                          <w:szCs w:val="18"/>
                        </w:rPr>
                        <w:t xml:space="preserve">Maximise efficiency of time invested </w:t>
                      </w:r>
                    </w:p>
                    <w:p w14:paraId="1CD32418" w14:textId="77777777" w:rsidR="007D699F" w:rsidRPr="00D655E9" w:rsidRDefault="007D699F" w:rsidP="00294D07">
                      <w:pPr>
                        <w:ind w:left="284" w:hanging="284"/>
                        <w:rPr>
                          <w:sz w:val="18"/>
                          <w:szCs w:val="18"/>
                        </w:rPr>
                      </w:pPr>
                      <w:r w:rsidRPr="00D655E9">
                        <w:rPr>
                          <w:sz w:val="18"/>
                          <w:szCs w:val="18"/>
                        </w:rPr>
                        <w:t>Strategic investment – preplanning, mixing drugs strategically, storing drugs to offer partners</w:t>
                      </w:r>
                    </w:p>
                    <w:p w14:paraId="6B1C7DDD" w14:textId="77777777" w:rsidR="007D699F" w:rsidRPr="00D655E9" w:rsidRDefault="007D699F" w:rsidP="00294D07">
                      <w:pPr>
                        <w:ind w:left="284" w:hanging="284"/>
                        <w:rPr>
                          <w:sz w:val="18"/>
                          <w:szCs w:val="18"/>
                        </w:rPr>
                      </w:pPr>
                      <w:r w:rsidRPr="00D655E9">
                        <w:rPr>
                          <w:sz w:val="18"/>
                          <w:szCs w:val="18"/>
                        </w:rPr>
                        <w:t>Bolster an individual’s commodities - confidence, performance, physical and emotional anaesthetic</w:t>
                      </w:r>
                    </w:p>
                    <w:p w14:paraId="3F157CA0" w14:textId="77777777" w:rsidR="007D699F" w:rsidRPr="00D655E9" w:rsidRDefault="007D699F" w:rsidP="00294D07">
                      <w:pPr>
                        <w:ind w:left="284" w:hanging="284"/>
                        <w:rPr>
                          <w:sz w:val="18"/>
                          <w:szCs w:val="18"/>
                        </w:rPr>
                      </w:pPr>
                      <w:r w:rsidRPr="00D655E9">
                        <w:rPr>
                          <w:sz w:val="18"/>
                          <w:szCs w:val="18"/>
                        </w:rPr>
                        <w:t>Manage ambivalence</w:t>
                      </w:r>
                    </w:p>
                    <w:p w14:paraId="365ACAFC" w14:textId="77777777" w:rsidR="007D699F" w:rsidRPr="00D655E9" w:rsidRDefault="007D699F" w:rsidP="00294D07">
                      <w:pPr>
                        <w:ind w:left="284" w:hanging="284"/>
                        <w:rPr>
                          <w:sz w:val="18"/>
                          <w:szCs w:val="18"/>
                        </w:rPr>
                      </w:pPr>
                      <w:r w:rsidRPr="00D655E9">
                        <w:rPr>
                          <w:sz w:val="18"/>
                          <w:szCs w:val="18"/>
                        </w:rPr>
                        <w:t>Drug use as collective resource</w:t>
                      </w:r>
                    </w:p>
                    <w:p w14:paraId="5429FC9D" w14:textId="77777777" w:rsidR="007D699F" w:rsidRPr="00D655E9" w:rsidRDefault="007D699F" w:rsidP="00294D07">
                      <w:pPr>
                        <w:ind w:left="284" w:hanging="284"/>
                        <w:rPr>
                          <w:sz w:val="18"/>
                          <w:szCs w:val="18"/>
                        </w:rPr>
                      </w:pPr>
                      <w:r w:rsidRPr="00D655E9">
                        <w:rPr>
                          <w:sz w:val="18"/>
                          <w:szCs w:val="18"/>
                        </w:rPr>
                        <w:t>Create psychological communion</w:t>
                      </w:r>
                    </w:p>
                    <w:p w14:paraId="69CCEF6B" w14:textId="77777777" w:rsidR="007D699F" w:rsidRPr="00D655E9" w:rsidRDefault="007D699F" w:rsidP="00294D07">
                      <w:pPr>
                        <w:ind w:left="284" w:hanging="284"/>
                        <w:rPr>
                          <w:sz w:val="18"/>
                          <w:szCs w:val="18"/>
                        </w:rPr>
                      </w:pPr>
                      <w:r w:rsidRPr="00D655E9">
                        <w:rPr>
                          <w:sz w:val="18"/>
                          <w:szCs w:val="18"/>
                        </w:rPr>
                        <w:t>Unite socially and geographically disparate individuals</w:t>
                      </w:r>
                    </w:p>
                    <w:p w14:paraId="7609DAA6" w14:textId="77777777" w:rsidR="007D699F" w:rsidRPr="00D655E9" w:rsidRDefault="007D699F" w:rsidP="00294D07">
                      <w:pPr>
                        <w:ind w:left="284" w:hanging="284"/>
                        <w:rPr>
                          <w:sz w:val="18"/>
                          <w:szCs w:val="18"/>
                        </w:rPr>
                      </w:pPr>
                      <w:r w:rsidRPr="00D655E9">
                        <w:rPr>
                          <w:sz w:val="18"/>
                          <w:szCs w:val="18"/>
                        </w:rPr>
                        <w:t>Transcend/deny commodification of sex</w:t>
                      </w:r>
                    </w:p>
                    <w:p w14:paraId="7315F907" w14:textId="77777777" w:rsidR="007D699F" w:rsidRPr="00D655E9" w:rsidRDefault="007D699F" w:rsidP="00294D07">
                      <w:pPr>
                        <w:ind w:left="284" w:hanging="284"/>
                        <w:rPr>
                          <w:sz w:val="18"/>
                          <w:szCs w:val="18"/>
                        </w:rPr>
                      </w:pPr>
                      <w:r w:rsidRPr="00D655E9">
                        <w:rPr>
                          <w:sz w:val="18"/>
                          <w:szCs w:val="18"/>
                        </w:rPr>
                        <w:t>Everyday self versus ‘pushing limits’ in gay spaces/facilitated by drugs</w:t>
                      </w:r>
                    </w:p>
                    <w:p w14:paraId="2CFF82F2" w14:textId="77777777" w:rsidR="007D699F" w:rsidRPr="00D655E9" w:rsidRDefault="007D699F" w:rsidP="00294D07">
                      <w:pPr>
                        <w:ind w:left="284" w:hanging="284"/>
                        <w:rPr>
                          <w:sz w:val="18"/>
                          <w:szCs w:val="18"/>
                        </w:rPr>
                      </w:pPr>
                      <w:r w:rsidRPr="00D655E9">
                        <w:rPr>
                          <w:sz w:val="18"/>
                          <w:szCs w:val="18"/>
                        </w:rPr>
                        <w:t>Fantasy world defined by boundary testing</w:t>
                      </w:r>
                    </w:p>
                    <w:p w14:paraId="614F4C10" w14:textId="77777777" w:rsidR="007D699F" w:rsidRPr="00D655E9" w:rsidRDefault="007D699F" w:rsidP="00294D07">
                      <w:pPr>
                        <w:ind w:left="284" w:hanging="284"/>
                        <w:rPr>
                          <w:sz w:val="18"/>
                          <w:szCs w:val="18"/>
                        </w:rPr>
                      </w:pPr>
                      <w:r w:rsidRPr="00D655E9">
                        <w:rPr>
                          <w:sz w:val="18"/>
                          <w:szCs w:val="18"/>
                        </w:rPr>
                        <w:t>Pushing limits in terms of:</w:t>
                      </w:r>
                    </w:p>
                    <w:p w14:paraId="3A25ECF6" w14:textId="77777777" w:rsidR="007D699F" w:rsidRPr="00D655E9" w:rsidRDefault="007D699F" w:rsidP="00294D07">
                      <w:pPr>
                        <w:ind w:left="284" w:hanging="284"/>
                        <w:rPr>
                          <w:sz w:val="18"/>
                          <w:szCs w:val="18"/>
                        </w:rPr>
                      </w:pPr>
                      <w:r w:rsidRPr="00D655E9">
                        <w:rPr>
                          <w:sz w:val="18"/>
                          <w:szCs w:val="18"/>
                        </w:rPr>
                        <w:t>Duration and type of practice</w:t>
                      </w:r>
                    </w:p>
                    <w:p w14:paraId="5C006977" w14:textId="77777777" w:rsidR="007D699F" w:rsidRPr="00D655E9" w:rsidRDefault="007D699F" w:rsidP="00294D07">
                      <w:pPr>
                        <w:ind w:left="284" w:hanging="284"/>
                        <w:rPr>
                          <w:sz w:val="18"/>
                          <w:szCs w:val="18"/>
                        </w:rPr>
                      </w:pPr>
                      <w:r w:rsidRPr="00D655E9">
                        <w:rPr>
                          <w:sz w:val="18"/>
                          <w:szCs w:val="18"/>
                        </w:rPr>
                        <w:t>Number of partners</w:t>
                      </w:r>
                    </w:p>
                    <w:p w14:paraId="16DADABE" w14:textId="77777777" w:rsidR="007D699F" w:rsidRPr="00D655E9" w:rsidRDefault="007D699F" w:rsidP="00294D07">
                      <w:pPr>
                        <w:ind w:left="284" w:hanging="284"/>
                        <w:rPr>
                          <w:sz w:val="18"/>
                          <w:szCs w:val="18"/>
                        </w:rPr>
                      </w:pPr>
                      <w:r w:rsidRPr="00D655E9">
                        <w:rPr>
                          <w:sz w:val="18"/>
                          <w:szCs w:val="18"/>
                        </w:rPr>
                        <w:t>Physical endurance/pain</w:t>
                      </w:r>
                    </w:p>
                    <w:p w14:paraId="65065CB3" w14:textId="77777777" w:rsidR="007D699F" w:rsidRPr="00D655E9" w:rsidRDefault="007D699F" w:rsidP="00294D07">
                      <w:pPr>
                        <w:ind w:left="284" w:hanging="284"/>
                        <w:rPr>
                          <w:sz w:val="18"/>
                          <w:szCs w:val="18"/>
                        </w:rPr>
                      </w:pPr>
                      <w:r w:rsidRPr="00D655E9">
                        <w:rPr>
                          <w:sz w:val="18"/>
                          <w:szCs w:val="18"/>
                        </w:rPr>
                        <w:t>Transcending everyday psychology</w:t>
                      </w:r>
                    </w:p>
                    <w:p w14:paraId="401F2947" w14:textId="77777777" w:rsidR="007D699F" w:rsidRPr="00D655E9" w:rsidRDefault="007D699F" w:rsidP="00294D07">
                      <w:pPr>
                        <w:ind w:left="284" w:hanging="284"/>
                        <w:rPr>
                          <w:sz w:val="18"/>
                          <w:szCs w:val="18"/>
                        </w:rPr>
                      </w:pPr>
                      <w:r w:rsidRPr="00D655E9">
                        <w:rPr>
                          <w:sz w:val="18"/>
                          <w:szCs w:val="18"/>
                        </w:rPr>
                        <w:t>Consumerisms of sexual events</w:t>
                      </w:r>
                    </w:p>
                    <w:p w14:paraId="067F5200" w14:textId="77777777" w:rsidR="007D699F" w:rsidRPr="00D655E9" w:rsidRDefault="007D699F" w:rsidP="00294D07">
                      <w:pPr>
                        <w:ind w:left="284" w:hanging="284"/>
                        <w:rPr>
                          <w:sz w:val="18"/>
                          <w:szCs w:val="18"/>
                        </w:rPr>
                      </w:pPr>
                      <w:r w:rsidRPr="00D655E9">
                        <w:rPr>
                          <w:sz w:val="18"/>
                          <w:szCs w:val="18"/>
                        </w:rPr>
                        <w:t>Individual strategic calculations</w:t>
                      </w:r>
                    </w:p>
                    <w:p w14:paraId="5D798F3B" w14:textId="77777777" w:rsidR="007D699F" w:rsidRPr="00D655E9" w:rsidRDefault="007D699F" w:rsidP="00294D07">
                      <w:pPr>
                        <w:ind w:left="284" w:hanging="284"/>
                        <w:rPr>
                          <w:sz w:val="18"/>
                          <w:szCs w:val="18"/>
                        </w:rPr>
                      </w:pPr>
                      <w:r w:rsidRPr="00D655E9">
                        <w:rPr>
                          <w:sz w:val="18"/>
                          <w:szCs w:val="18"/>
                        </w:rPr>
                        <w:t>Prospective transformation of self</w:t>
                      </w:r>
                    </w:p>
                    <w:p w14:paraId="1B78C458" w14:textId="77777777" w:rsidR="007D699F" w:rsidRPr="00D655E9" w:rsidRDefault="007D699F" w:rsidP="00294D07">
                      <w:pPr>
                        <w:ind w:left="284" w:hanging="284"/>
                        <w:rPr>
                          <w:sz w:val="18"/>
                          <w:szCs w:val="18"/>
                        </w:rPr>
                      </w:pPr>
                      <w:r w:rsidRPr="00D655E9">
                        <w:rPr>
                          <w:sz w:val="18"/>
                          <w:szCs w:val="18"/>
                        </w:rPr>
                        <w:t>Retrospective distancing once back in sober everyday world</w:t>
                      </w:r>
                    </w:p>
                    <w:p w14:paraId="03112BC1" w14:textId="77777777" w:rsidR="007D699F" w:rsidRPr="00D655E9" w:rsidRDefault="007D699F" w:rsidP="00294D07">
                      <w:pPr>
                        <w:ind w:left="284" w:hanging="284"/>
                        <w:rPr>
                          <w:sz w:val="18"/>
                          <w:szCs w:val="18"/>
                        </w:rPr>
                      </w:pPr>
                      <w:r w:rsidRPr="00D655E9">
                        <w:rPr>
                          <w:sz w:val="18"/>
                          <w:szCs w:val="18"/>
                        </w:rPr>
                        <w:t>Rationalisation of untypical/unwanted decisions to preserve everyday self-concept</w:t>
                      </w:r>
                    </w:p>
                    <w:p w14:paraId="44C83F0A" w14:textId="77777777" w:rsidR="007D699F" w:rsidRPr="00D655E9" w:rsidRDefault="007D699F" w:rsidP="00294D07">
                      <w:pPr>
                        <w:ind w:left="284" w:hanging="284"/>
                        <w:rPr>
                          <w:sz w:val="18"/>
                          <w:szCs w:val="18"/>
                        </w:rPr>
                      </w:pPr>
                      <w:r w:rsidRPr="00D655E9">
                        <w:rPr>
                          <w:sz w:val="18"/>
                          <w:szCs w:val="18"/>
                        </w:rPr>
                        <w:t>Drug use maximises efficiency of fun/minimizes risk of no fun</w:t>
                      </w:r>
                    </w:p>
                    <w:p w14:paraId="512737C1" w14:textId="77777777" w:rsidR="007D699F" w:rsidRPr="00D655E9" w:rsidRDefault="007D699F" w:rsidP="00294D07">
                      <w:pPr>
                        <w:ind w:left="284" w:hanging="284"/>
                        <w:rPr>
                          <w:sz w:val="18"/>
                          <w:szCs w:val="18"/>
                        </w:rPr>
                      </w:pPr>
                      <w:r w:rsidRPr="00D655E9">
                        <w:rPr>
                          <w:sz w:val="18"/>
                          <w:szCs w:val="18"/>
                        </w:rPr>
                        <w:t xml:space="preserve">Some drugs to transcend limitations of other drugs e.g. marijuana for come down </w:t>
                      </w:r>
                    </w:p>
                    <w:p w14:paraId="6892BEC7" w14:textId="77777777" w:rsidR="007D699F" w:rsidRPr="00D655E9" w:rsidRDefault="007D699F" w:rsidP="00294D07">
                      <w:pPr>
                        <w:ind w:left="284" w:hanging="284"/>
                        <w:rPr>
                          <w:sz w:val="18"/>
                          <w:szCs w:val="18"/>
                        </w:rPr>
                      </w:pPr>
                      <w:r w:rsidRPr="00D655E9">
                        <w:rPr>
                          <w:sz w:val="18"/>
                          <w:szCs w:val="18"/>
                        </w:rPr>
                        <w:t>Alcohol as individual resource for enabling ritual, sociality</w:t>
                      </w:r>
                    </w:p>
                    <w:p w14:paraId="60ADC610" w14:textId="77777777" w:rsidR="007D699F" w:rsidRPr="00D655E9" w:rsidRDefault="007D699F" w:rsidP="00294D07">
                      <w:pPr>
                        <w:ind w:left="284" w:hanging="284"/>
                        <w:rPr>
                          <w:sz w:val="18"/>
                          <w:szCs w:val="18"/>
                        </w:rPr>
                      </w:pPr>
                      <w:r w:rsidRPr="00D655E9">
                        <w:rPr>
                          <w:sz w:val="18"/>
                          <w:szCs w:val="18"/>
                        </w:rPr>
                        <w:t>Alcohol as resource enabling negotiation of sexual intimacy for gay and non-gay identified</w:t>
                      </w:r>
                    </w:p>
                    <w:p w14:paraId="059431A0" w14:textId="77777777" w:rsidR="007D699F" w:rsidRPr="00D655E9" w:rsidRDefault="007D699F" w:rsidP="00294D07">
                      <w:pPr>
                        <w:ind w:left="284" w:hanging="284"/>
                        <w:rPr>
                          <w:sz w:val="18"/>
                          <w:szCs w:val="18"/>
                        </w:rPr>
                      </w:pPr>
                      <w:r w:rsidRPr="00D655E9">
                        <w:rPr>
                          <w:sz w:val="18"/>
                          <w:szCs w:val="18"/>
                        </w:rPr>
                        <w:t>Alcohol to prospectively enable move from everyday to fantasy self</w:t>
                      </w:r>
                    </w:p>
                    <w:p w14:paraId="21408A7D" w14:textId="77777777" w:rsidR="007D699F" w:rsidRPr="00D655E9" w:rsidRDefault="007D699F" w:rsidP="00294D07">
                      <w:pPr>
                        <w:ind w:left="284" w:hanging="284"/>
                        <w:rPr>
                          <w:sz w:val="18"/>
                          <w:szCs w:val="18"/>
                        </w:rPr>
                      </w:pPr>
                      <w:r w:rsidRPr="00D655E9">
                        <w:rPr>
                          <w:sz w:val="18"/>
                          <w:szCs w:val="18"/>
                        </w:rPr>
                        <w:t>Alcohol to retrospectively enable dismissal of transgressions</w:t>
                      </w:r>
                    </w:p>
                    <w:p w14:paraId="440D9C33" w14:textId="77777777" w:rsidR="007D699F" w:rsidRPr="00D655E9" w:rsidRDefault="007D699F" w:rsidP="00294D07">
                      <w:pPr>
                        <w:ind w:left="284" w:hanging="284"/>
                        <w:rPr>
                          <w:sz w:val="18"/>
                          <w:szCs w:val="18"/>
                        </w:rPr>
                      </w:pPr>
                      <w:r w:rsidRPr="00D655E9">
                        <w:rPr>
                          <w:sz w:val="18"/>
                          <w:szCs w:val="18"/>
                        </w:rPr>
                        <w:t>Collective drunkenness as resource for building community of choice with transient and less transient elements</w:t>
                      </w:r>
                    </w:p>
                    <w:p w14:paraId="592E329B" w14:textId="77777777" w:rsidR="007D699F" w:rsidRPr="00D655E9" w:rsidRDefault="007D699F" w:rsidP="00294D07">
                      <w:pPr>
                        <w:ind w:left="284" w:hanging="284"/>
                        <w:rPr>
                          <w:sz w:val="18"/>
                          <w:szCs w:val="18"/>
                        </w:rPr>
                      </w:pPr>
                      <w:r w:rsidRPr="00D655E9">
                        <w:rPr>
                          <w:sz w:val="18"/>
                          <w:szCs w:val="18"/>
                        </w:rPr>
                        <w:t>Performan</w:t>
                      </w:r>
                      <w:r>
                        <w:rPr>
                          <w:sz w:val="18"/>
                          <w:szCs w:val="18"/>
                        </w:rPr>
                        <w:t>ce exemplified by drag queens –</w:t>
                      </w:r>
                      <w:r w:rsidRPr="00D655E9">
                        <w:rPr>
                          <w:sz w:val="18"/>
                          <w:szCs w:val="18"/>
                        </w:rPr>
                        <w:t>pushing limits of gender</w:t>
                      </w:r>
                    </w:p>
                    <w:p w14:paraId="5C585B98" w14:textId="77777777" w:rsidR="007D699F" w:rsidRPr="00D655E9" w:rsidRDefault="007D699F" w:rsidP="00294D07">
                      <w:pPr>
                        <w:rPr>
                          <w:sz w:val="18"/>
                          <w:szCs w:val="18"/>
                        </w:rPr>
                      </w:pPr>
                    </w:p>
                  </w:txbxContent>
                </v:textbox>
                <w10:wrap type="square" anchorx="margin"/>
              </v:shape>
            </w:pict>
          </mc:Fallback>
        </mc:AlternateContent>
      </w:r>
      <w:r w:rsidRPr="00294D07">
        <w:rPr>
          <w:rFonts w:ascii="Times New Roman" w:eastAsia="MS Mincho" w:hAnsi="Times New Roman" w:cs="Times New Roman"/>
          <w:noProof/>
          <w:lang w:val="en-US"/>
        </w:rPr>
        <mc:AlternateContent>
          <mc:Choice Requires="wps">
            <w:drawing>
              <wp:anchor distT="0" distB="0" distL="114300" distR="114300" simplePos="0" relativeHeight="251661312" behindDoc="0" locked="0" layoutInCell="1" allowOverlap="1" wp14:anchorId="63D79DED" wp14:editId="61D27D90">
                <wp:simplePos x="0" y="0"/>
                <wp:positionH relativeFrom="column">
                  <wp:posOffset>2895600</wp:posOffset>
                </wp:positionH>
                <wp:positionV relativeFrom="paragraph">
                  <wp:posOffset>137160</wp:posOffset>
                </wp:positionV>
                <wp:extent cx="2514600" cy="7284720"/>
                <wp:effectExtent l="0" t="0" r="0" b="5080"/>
                <wp:wrapSquare wrapText="bothSides"/>
                <wp:docPr id="19" name="Text Box 19"/>
                <wp:cNvGraphicFramePr/>
                <a:graphic xmlns:a="http://schemas.openxmlformats.org/drawingml/2006/main">
                  <a:graphicData uri="http://schemas.microsoft.com/office/word/2010/wordprocessingShape">
                    <wps:wsp>
                      <wps:cNvSpPr txBox="1"/>
                      <wps:spPr>
                        <a:xfrm>
                          <a:off x="0" y="0"/>
                          <a:ext cx="2514600" cy="7284720"/>
                        </a:xfrm>
                        <a:prstGeom prst="rect">
                          <a:avLst/>
                        </a:prstGeom>
                        <a:noFill/>
                        <a:ln>
                          <a:noFill/>
                        </a:ln>
                        <a:effectLst/>
                        <a:extLst>
                          <a:ext uri="{C572A759-6A51-4108-AA02-DFA0A04FC94B}">
                            <ma14:wrappingTextBoxFlag xmlns:ma14="http://schemas.microsoft.com/office/mac/drawingml/2011/main"/>
                          </a:ext>
                        </a:extLst>
                      </wps:spPr>
                      <wps:txbx>
                        <w:txbxContent>
                          <w:p w14:paraId="6371F5BD" w14:textId="77777777" w:rsidR="007D699F" w:rsidRPr="00D655E9" w:rsidRDefault="007D699F" w:rsidP="00294D07">
                            <w:pPr>
                              <w:ind w:left="284" w:hanging="284"/>
                              <w:rPr>
                                <w:sz w:val="18"/>
                                <w:szCs w:val="18"/>
                              </w:rPr>
                            </w:pPr>
                            <w:r w:rsidRPr="00D655E9">
                              <w:rPr>
                                <w:sz w:val="18"/>
                                <w:szCs w:val="18"/>
                              </w:rPr>
                              <w:t>Aim of building community from disparate elements</w:t>
                            </w:r>
                          </w:p>
                          <w:p w14:paraId="25ED4208" w14:textId="77777777" w:rsidR="007D699F" w:rsidRPr="00D655E9" w:rsidRDefault="007D699F" w:rsidP="00294D07">
                            <w:pPr>
                              <w:ind w:left="284" w:hanging="284"/>
                              <w:rPr>
                                <w:sz w:val="18"/>
                                <w:szCs w:val="18"/>
                              </w:rPr>
                            </w:pPr>
                            <w:r w:rsidRPr="00D655E9">
                              <w:rPr>
                                <w:sz w:val="18"/>
                                <w:szCs w:val="18"/>
                              </w:rPr>
                              <w:t>Bar as realm of fantasy</w:t>
                            </w:r>
                          </w:p>
                          <w:p w14:paraId="1A0AF5BD" w14:textId="77777777" w:rsidR="007D699F" w:rsidRPr="00D655E9" w:rsidRDefault="007D699F" w:rsidP="00294D07">
                            <w:pPr>
                              <w:ind w:left="284" w:hanging="284"/>
                              <w:rPr>
                                <w:sz w:val="18"/>
                                <w:szCs w:val="18"/>
                              </w:rPr>
                            </w:pPr>
                            <w:r w:rsidRPr="00D655E9">
                              <w:rPr>
                                <w:sz w:val="18"/>
                                <w:szCs w:val="18"/>
                              </w:rPr>
                              <w:t>Performance central to this construction</w:t>
                            </w:r>
                          </w:p>
                          <w:p w14:paraId="31821C6B" w14:textId="77777777" w:rsidR="007D699F" w:rsidRPr="00D655E9" w:rsidRDefault="007D699F" w:rsidP="00294D07">
                            <w:pPr>
                              <w:ind w:left="284" w:hanging="284"/>
                              <w:rPr>
                                <w:sz w:val="18"/>
                                <w:szCs w:val="18"/>
                              </w:rPr>
                            </w:pPr>
                            <w:r w:rsidRPr="00D655E9">
                              <w:rPr>
                                <w:sz w:val="18"/>
                                <w:szCs w:val="18"/>
                              </w:rPr>
                              <w:t>People do drugs on their own</w:t>
                            </w:r>
                          </w:p>
                          <w:p w14:paraId="6788F6A8" w14:textId="77777777" w:rsidR="007D699F" w:rsidRPr="00D655E9" w:rsidRDefault="007D699F" w:rsidP="00294D07">
                            <w:pPr>
                              <w:ind w:left="284" w:hanging="284"/>
                              <w:rPr>
                                <w:sz w:val="18"/>
                                <w:szCs w:val="18"/>
                              </w:rPr>
                            </w:pPr>
                            <w:r w:rsidRPr="00D655E9">
                              <w:rPr>
                                <w:sz w:val="18"/>
                                <w:szCs w:val="18"/>
                              </w:rPr>
                              <w:t>Drug use of the person leading to sex</w:t>
                            </w:r>
                          </w:p>
                          <w:p w14:paraId="0C6B774E" w14:textId="77777777" w:rsidR="007D699F" w:rsidRPr="00D655E9" w:rsidRDefault="007D699F" w:rsidP="00294D07">
                            <w:pPr>
                              <w:ind w:left="284" w:hanging="284"/>
                              <w:rPr>
                                <w:sz w:val="18"/>
                                <w:szCs w:val="18"/>
                              </w:rPr>
                            </w:pPr>
                            <w:r w:rsidRPr="00D655E9">
                              <w:rPr>
                                <w:sz w:val="18"/>
                                <w:szCs w:val="18"/>
                              </w:rPr>
                              <w:t>Intense enjoyment from individual drug use and sex</w:t>
                            </w:r>
                          </w:p>
                          <w:p w14:paraId="11CCB0DF" w14:textId="77777777" w:rsidR="007D699F" w:rsidRPr="00D655E9" w:rsidRDefault="007D699F" w:rsidP="00294D07">
                            <w:pPr>
                              <w:ind w:left="284" w:hanging="284"/>
                              <w:rPr>
                                <w:sz w:val="18"/>
                                <w:szCs w:val="18"/>
                              </w:rPr>
                            </w:pPr>
                            <w:r w:rsidRPr="00D655E9">
                              <w:rPr>
                                <w:sz w:val="18"/>
                                <w:szCs w:val="18"/>
                              </w:rPr>
                              <w:t>Ineffability of the experience—cannot be coherently expressed</w:t>
                            </w:r>
                          </w:p>
                          <w:p w14:paraId="74AA2410" w14:textId="77777777" w:rsidR="007D699F" w:rsidRPr="00D655E9" w:rsidRDefault="007D699F" w:rsidP="00294D07">
                            <w:pPr>
                              <w:ind w:left="284" w:hanging="284"/>
                              <w:rPr>
                                <w:sz w:val="18"/>
                                <w:szCs w:val="18"/>
                              </w:rPr>
                            </w:pPr>
                            <w:r w:rsidRPr="00D655E9">
                              <w:rPr>
                                <w:sz w:val="18"/>
                                <w:szCs w:val="18"/>
                              </w:rPr>
                              <w:t>People do drugs with other people</w:t>
                            </w:r>
                          </w:p>
                          <w:p w14:paraId="3E367DD6" w14:textId="77777777" w:rsidR="007D699F" w:rsidRPr="00D655E9" w:rsidRDefault="007D699F" w:rsidP="00294D07">
                            <w:pPr>
                              <w:ind w:left="284" w:hanging="284"/>
                              <w:rPr>
                                <w:sz w:val="18"/>
                                <w:szCs w:val="18"/>
                              </w:rPr>
                            </w:pPr>
                            <w:r w:rsidRPr="00D655E9">
                              <w:rPr>
                                <w:sz w:val="18"/>
                                <w:szCs w:val="18"/>
                              </w:rPr>
                              <w:t>People do drugs as a group in preparation and enjoyment</w:t>
                            </w:r>
                          </w:p>
                          <w:p w14:paraId="4B8656AE" w14:textId="77777777" w:rsidR="007D699F" w:rsidRPr="00D655E9" w:rsidRDefault="007D699F" w:rsidP="00294D07">
                            <w:pPr>
                              <w:ind w:left="284" w:hanging="284"/>
                              <w:rPr>
                                <w:sz w:val="18"/>
                                <w:szCs w:val="18"/>
                              </w:rPr>
                            </w:pPr>
                            <w:r w:rsidRPr="00D655E9">
                              <w:rPr>
                                <w:sz w:val="18"/>
                                <w:szCs w:val="18"/>
                              </w:rPr>
                              <w:t>People do drugs and sometimes have sex afterwards</w:t>
                            </w:r>
                          </w:p>
                          <w:p w14:paraId="7BB8262D" w14:textId="77777777" w:rsidR="007D699F" w:rsidRPr="00D655E9" w:rsidRDefault="007D699F" w:rsidP="00294D07">
                            <w:pPr>
                              <w:ind w:left="284" w:hanging="284"/>
                              <w:rPr>
                                <w:sz w:val="18"/>
                                <w:szCs w:val="18"/>
                              </w:rPr>
                            </w:pPr>
                            <w:r w:rsidRPr="00D655E9">
                              <w:rPr>
                                <w:sz w:val="18"/>
                                <w:szCs w:val="18"/>
                              </w:rPr>
                              <w:t>Drug use is a phenomenon on the part of a 'people' together</w:t>
                            </w:r>
                          </w:p>
                          <w:p w14:paraId="629D8BCD" w14:textId="77777777" w:rsidR="007D699F" w:rsidRPr="00D655E9" w:rsidRDefault="007D699F" w:rsidP="00294D07">
                            <w:pPr>
                              <w:ind w:left="284" w:hanging="284"/>
                              <w:rPr>
                                <w:sz w:val="18"/>
                                <w:szCs w:val="18"/>
                              </w:rPr>
                            </w:pPr>
                            <w:r w:rsidRPr="00D655E9">
                              <w:rPr>
                                <w:sz w:val="18"/>
                                <w:szCs w:val="18"/>
                              </w:rPr>
                              <w:t>The people in a space link drug use and sex</w:t>
                            </w:r>
                          </w:p>
                          <w:p w14:paraId="51091043" w14:textId="77777777" w:rsidR="007D699F" w:rsidRPr="00D655E9" w:rsidRDefault="007D699F" w:rsidP="00294D07">
                            <w:pPr>
                              <w:ind w:left="284" w:hanging="284"/>
                              <w:rPr>
                                <w:sz w:val="18"/>
                                <w:szCs w:val="18"/>
                              </w:rPr>
                            </w:pPr>
                            <w:r w:rsidRPr="00D655E9">
                              <w:rPr>
                                <w:sz w:val="18"/>
                                <w:szCs w:val="18"/>
                              </w:rPr>
                              <w:t>Reciprocal effects of places and drug use</w:t>
                            </w:r>
                          </w:p>
                          <w:p w14:paraId="63C1BD8B" w14:textId="77777777" w:rsidR="007D699F" w:rsidRPr="00D655E9" w:rsidRDefault="007D699F" w:rsidP="00294D07">
                            <w:pPr>
                              <w:ind w:left="284" w:hanging="284"/>
                              <w:rPr>
                                <w:sz w:val="18"/>
                                <w:szCs w:val="18"/>
                              </w:rPr>
                            </w:pPr>
                            <w:r w:rsidRPr="00D655E9">
                              <w:rPr>
                                <w:sz w:val="18"/>
                                <w:szCs w:val="18"/>
                              </w:rPr>
                              <w:t>Effects between person and context and drug use are reciprocally determined</w:t>
                            </w:r>
                          </w:p>
                          <w:p w14:paraId="1A916A38" w14:textId="77777777" w:rsidR="007D699F" w:rsidRPr="00D655E9" w:rsidRDefault="007D699F" w:rsidP="00294D07">
                            <w:pPr>
                              <w:ind w:left="284" w:hanging="284"/>
                              <w:rPr>
                                <w:sz w:val="18"/>
                                <w:szCs w:val="18"/>
                              </w:rPr>
                            </w:pPr>
                            <w:r w:rsidRPr="00D655E9">
                              <w:rPr>
                                <w:sz w:val="18"/>
                                <w:szCs w:val="18"/>
                              </w:rPr>
                              <w:t>Places that are social are also good for drug use and sometimes sex</w:t>
                            </w:r>
                          </w:p>
                          <w:p w14:paraId="57A4AF53" w14:textId="77777777" w:rsidR="007D699F" w:rsidRPr="00D655E9" w:rsidRDefault="007D699F" w:rsidP="00294D07">
                            <w:pPr>
                              <w:ind w:left="284" w:hanging="284"/>
                              <w:rPr>
                                <w:sz w:val="18"/>
                                <w:szCs w:val="18"/>
                              </w:rPr>
                            </w:pPr>
                            <w:r w:rsidRPr="00D655E9">
                              <w:rPr>
                                <w:sz w:val="18"/>
                                <w:szCs w:val="18"/>
                              </w:rPr>
                              <w:t>Performance happens at the personal level with fitting in</w:t>
                            </w:r>
                          </w:p>
                          <w:p w14:paraId="63E6D9D8" w14:textId="77777777" w:rsidR="007D699F" w:rsidRPr="00D655E9" w:rsidRDefault="007D699F" w:rsidP="00294D07">
                            <w:pPr>
                              <w:ind w:left="284" w:hanging="284"/>
                              <w:rPr>
                                <w:sz w:val="18"/>
                                <w:szCs w:val="18"/>
                              </w:rPr>
                            </w:pPr>
                            <w:r w:rsidRPr="00D655E9">
                              <w:rPr>
                                <w:sz w:val="18"/>
                                <w:szCs w:val="18"/>
                              </w:rPr>
                              <w:t>Performance happens with a group</w:t>
                            </w:r>
                          </w:p>
                          <w:p w14:paraId="2A401361" w14:textId="77777777" w:rsidR="007D699F" w:rsidRPr="00D655E9" w:rsidRDefault="007D699F" w:rsidP="00294D07">
                            <w:pPr>
                              <w:ind w:left="284" w:hanging="284"/>
                              <w:rPr>
                                <w:sz w:val="18"/>
                                <w:szCs w:val="18"/>
                              </w:rPr>
                            </w:pPr>
                            <w:r w:rsidRPr="00D655E9">
                              <w:rPr>
                                <w:sz w:val="18"/>
                                <w:szCs w:val="18"/>
                              </w:rPr>
                              <w:t>Performance in the space</w:t>
                            </w:r>
                          </w:p>
                          <w:p w14:paraId="773436E5" w14:textId="77777777" w:rsidR="007D699F" w:rsidRPr="00D655E9" w:rsidRDefault="007D699F" w:rsidP="00294D07">
                            <w:pPr>
                              <w:ind w:left="284" w:hanging="284"/>
                              <w:rPr>
                                <w:sz w:val="18"/>
                                <w:szCs w:val="18"/>
                              </w:rPr>
                            </w:pPr>
                            <w:r w:rsidRPr="00D655E9">
                              <w:rPr>
                                <w:sz w:val="18"/>
                                <w:szCs w:val="18"/>
                              </w:rPr>
                              <w:t>All the world is a stage—especially in the gay social milieu</w:t>
                            </w:r>
                          </w:p>
                          <w:p w14:paraId="292AD40C" w14:textId="77777777" w:rsidR="007D699F" w:rsidRPr="00D655E9" w:rsidRDefault="007D699F" w:rsidP="00294D07">
                            <w:pPr>
                              <w:ind w:left="284" w:hanging="284"/>
                              <w:rPr>
                                <w:sz w:val="18"/>
                                <w:szCs w:val="18"/>
                              </w:rPr>
                            </w:pPr>
                            <w:r w:rsidRPr="00D655E9">
                              <w:rPr>
                                <w:sz w:val="18"/>
                                <w:szCs w:val="18"/>
                              </w:rPr>
                              <w:t>Drug use helps fit in</w:t>
                            </w:r>
                          </w:p>
                          <w:p w14:paraId="6B1596B7" w14:textId="77777777" w:rsidR="007D699F" w:rsidRPr="00D655E9" w:rsidRDefault="007D699F" w:rsidP="00294D07">
                            <w:pPr>
                              <w:ind w:left="284" w:hanging="284"/>
                              <w:rPr>
                                <w:sz w:val="18"/>
                                <w:szCs w:val="18"/>
                              </w:rPr>
                            </w:pPr>
                            <w:r w:rsidRPr="00D655E9">
                              <w:rPr>
                                <w:sz w:val="18"/>
                                <w:szCs w:val="18"/>
                              </w:rPr>
                              <w:t>Drug use is a display mechanism</w:t>
                            </w:r>
                          </w:p>
                          <w:p w14:paraId="3643D9D3" w14:textId="77777777" w:rsidR="007D699F" w:rsidRPr="00D655E9" w:rsidRDefault="007D699F" w:rsidP="00294D07">
                            <w:pPr>
                              <w:ind w:left="284" w:hanging="284"/>
                              <w:rPr>
                                <w:sz w:val="18"/>
                                <w:szCs w:val="18"/>
                              </w:rPr>
                            </w:pPr>
                            <w:r w:rsidRPr="00D655E9">
                              <w:rPr>
                                <w:sz w:val="18"/>
                                <w:szCs w:val="18"/>
                              </w:rPr>
                              <w:t>Drug use is instrumental</w:t>
                            </w:r>
                          </w:p>
                          <w:p w14:paraId="64084A7E" w14:textId="77777777" w:rsidR="007D699F" w:rsidRPr="00D655E9" w:rsidRDefault="007D699F" w:rsidP="00294D07">
                            <w:pPr>
                              <w:ind w:left="284" w:hanging="284"/>
                              <w:rPr>
                                <w:sz w:val="18"/>
                                <w:szCs w:val="18"/>
                              </w:rPr>
                            </w:pPr>
                            <w:r w:rsidRPr="00D655E9">
                              <w:rPr>
                                <w:sz w:val="18"/>
                                <w:szCs w:val="18"/>
                              </w:rPr>
                              <w:t>Staging drug use</w:t>
                            </w:r>
                          </w:p>
                          <w:p w14:paraId="2D1EB19F" w14:textId="77777777" w:rsidR="007D699F" w:rsidRPr="00D655E9" w:rsidRDefault="007D699F" w:rsidP="00294D07">
                            <w:pPr>
                              <w:ind w:left="284" w:hanging="284"/>
                              <w:rPr>
                                <w:sz w:val="18"/>
                                <w:szCs w:val="18"/>
                              </w:rPr>
                            </w:pPr>
                            <w:r w:rsidRPr="00D655E9">
                              <w:rPr>
                                <w:sz w:val="18"/>
                                <w:szCs w:val="18"/>
                              </w:rPr>
                              <w:t>Drug use behaviours are shaped by the space</w:t>
                            </w:r>
                          </w:p>
                          <w:p w14:paraId="0D90DF2E" w14:textId="77777777" w:rsidR="007D699F" w:rsidRPr="00D655E9" w:rsidRDefault="007D699F" w:rsidP="00294D07">
                            <w:pPr>
                              <w:ind w:left="284" w:hanging="284"/>
                              <w:rPr>
                                <w:sz w:val="18"/>
                                <w:szCs w:val="18"/>
                              </w:rPr>
                            </w:pPr>
                            <w:r w:rsidRPr="00D655E9">
                              <w:rPr>
                                <w:sz w:val="18"/>
                                <w:szCs w:val="18"/>
                              </w:rPr>
                              <w:t>Drug use behaviours shape the person</w:t>
                            </w:r>
                          </w:p>
                          <w:p w14:paraId="09CEA6F4" w14:textId="77777777" w:rsidR="007D699F" w:rsidRPr="00D655E9" w:rsidRDefault="007D699F" w:rsidP="00294D07">
                            <w:pPr>
                              <w:ind w:left="284" w:hanging="284"/>
                              <w:rPr>
                                <w:sz w:val="18"/>
                                <w:szCs w:val="18"/>
                              </w:rPr>
                            </w:pPr>
                            <w:r w:rsidRPr="00D655E9">
                              <w:rPr>
                                <w:sz w:val="18"/>
                                <w:szCs w:val="18"/>
                              </w:rPr>
                              <w:t>Groups shape drug use norms</w:t>
                            </w:r>
                          </w:p>
                          <w:p w14:paraId="57E79DCE" w14:textId="77777777" w:rsidR="007D699F" w:rsidRPr="00D655E9" w:rsidRDefault="007D699F" w:rsidP="00294D07">
                            <w:pPr>
                              <w:ind w:left="284" w:hanging="284"/>
                              <w:rPr>
                                <w:sz w:val="18"/>
                                <w:szCs w:val="18"/>
                              </w:rPr>
                            </w:pPr>
                            <w:r w:rsidRPr="00D655E9">
                              <w:rPr>
                                <w:sz w:val="18"/>
                                <w:szCs w:val="18"/>
                              </w:rPr>
                              <w:t>Getting sloppy and overindulging</w:t>
                            </w:r>
                          </w:p>
                          <w:p w14:paraId="6B9DC665" w14:textId="77777777" w:rsidR="007D699F" w:rsidRPr="00D655E9" w:rsidRDefault="007D699F" w:rsidP="00294D07">
                            <w:pPr>
                              <w:ind w:left="284" w:hanging="284"/>
                              <w:rPr>
                                <w:sz w:val="18"/>
                                <w:szCs w:val="18"/>
                              </w:rPr>
                            </w:pPr>
                            <w:r w:rsidRPr="00D655E9">
                              <w:rPr>
                                <w:sz w:val="18"/>
                                <w:szCs w:val="18"/>
                              </w:rPr>
                              <w:t>Diminished capacity</w:t>
                            </w:r>
                          </w:p>
                          <w:p w14:paraId="1ED0F360" w14:textId="77777777" w:rsidR="007D699F" w:rsidRPr="00D655E9" w:rsidRDefault="007D699F" w:rsidP="00294D07">
                            <w:pPr>
                              <w:ind w:left="284" w:hanging="284"/>
                              <w:rPr>
                                <w:sz w:val="18"/>
                                <w:szCs w:val="18"/>
                              </w:rPr>
                            </w:pPr>
                            <w:r w:rsidRPr="00D655E9">
                              <w:rPr>
                                <w:sz w:val="18"/>
                                <w:szCs w:val="18"/>
                              </w:rPr>
                              <w:t>Intentional diminished capacity</w:t>
                            </w:r>
                          </w:p>
                          <w:p w14:paraId="511565E4" w14:textId="77777777" w:rsidR="007D699F" w:rsidRPr="00D655E9" w:rsidRDefault="007D699F" w:rsidP="00294D07">
                            <w:pPr>
                              <w:ind w:left="284" w:hanging="284"/>
                              <w:rPr>
                                <w:sz w:val="18"/>
                                <w:szCs w:val="18"/>
                              </w:rPr>
                            </w:pPr>
                            <w:r w:rsidRPr="00D655E9">
                              <w:rPr>
                                <w:sz w:val="18"/>
                                <w:szCs w:val="18"/>
                              </w:rPr>
                              <w:t>Pre-planning drug use</w:t>
                            </w:r>
                          </w:p>
                          <w:p w14:paraId="3CF2C8A0" w14:textId="77777777" w:rsidR="007D699F" w:rsidRPr="00D655E9" w:rsidRDefault="007D699F" w:rsidP="00294D07">
                            <w:pPr>
                              <w:ind w:left="284" w:hanging="284"/>
                              <w:rPr>
                                <w:sz w:val="18"/>
                                <w:szCs w:val="18"/>
                              </w:rPr>
                            </w:pPr>
                            <w:r w:rsidRPr="00D655E9">
                              <w:rPr>
                                <w:sz w:val="18"/>
                                <w:szCs w:val="18"/>
                              </w:rPr>
                              <w:t>Drug use as a way to maximum enjoyment</w:t>
                            </w:r>
                          </w:p>
                          <w:p w14:paraId="49077213" w14:textId="77777777" w:rsidR="007D699F" w:rsidRPr="00D655E9" w:rsidRDefault="007D699F" w:rsidP="00294D07">
                            <w:pPr>
                              <w:ind w:left="284" w:hanging="284"/>
                              <w:rPr>
                                <w:sz w:val="18"/>
                                <w:szCs w:val="18"/>
                              </w:rPr>
                            </w:pPr>
                            <w:r w:rsidRPr="00D655E9">
                              <w:rPr>
                                <w:sz w:val="18"/>
                                <w:szCs w:val="18"/>
                              </w:rPr>
                              <w:t>Drug use to overcome barriers</w:t>
                            </w:r>
                          </w:p>
                          <w:p w14:paraId="3DB01579" w14:textId="77777777" w:rsidR="007D699F" w:rsidRPr="00D655E9" w:rsidRDefault="007D699F" w:rsidP="00294D07">
                            <w:pPr>
                              <w:ind w:left="284" w:hanging="284"/>
                              <w:rPr>
                                <w:sz w:val="18"/>
                                <w:szCs w:val="18"/>
                              </w:rPr>
                            </w:pPr>
                            <w:r w:rsidRPr="00D655E9">
                              <w:rPr>
                                <w:sz w:val="18"/>
                                <w:szCs w:val="18"/>
                              </w:rPr>
                              <w:t>Spaces are on the border</w:t>
                            </w:r>
                          </w:p>
                          <w:p w14:paraId="2734A33E" w14:textId="77777777" w:rsidR="007D699F" w:rsidRPr="00D655E9" w:rsidRDefault="007D699F" w:rsidP="00294D07">
                            <w:pPr>
                              <w:ind w:left="284" w:hanging="284"/>
                              <w:rPr>
                                <w:sz w:val="18"/>
                                <w:szCs w:val="18"/>
                              </w:rPr>
                            </w:pPr>
                            <w:r w:rsidRPr="00D655E9">
                              <w:rPr>
                                <w:sz w:val="18"/>
                                <w:szCs w:val="18"/>
                              </w:rPr>
                              <w:t>People are on the edge</w:t>
                            </w:r>
                          </w:p>
                          <w:p w14:paraId="296744A9" w14:textId="77777777" w:rsidR="007D699F" w:rsidRPr="00D655E9" w:rsidRDefault="007D699F" w:rsidP="00294D07">
                            <w:pPr>
                              <w:ind w:left="284" w:hanging="284"/>
                              <w:rPr>
                                <w:sz w:val="18"/>
                                <w:szCs w:val="18"/>
                              </w:rPr>
                            </w:pPr>
                            <w:r w:rsidRPr="00D655E9">
                              <w:rPr>
                                <w:sz w:val="18"/>
                                <w:szCs w:val="18"/>
                              </w:rPr>
                              <w:t>Combining drug use for a certain goal</w:t>
                            </w:r>
                          </w:p>
                          <w:p w14:paraId="79C1D7A4" w14:textId="77777777" w:rsidR="007D699F" w:rsidRPr="00D655E9" w:rsidRDefault="007D699F" w:rsidP="00294D07">
                            <w:pPr>
                              <w:ind w:left="284" w:hanging="284"/>
                              <w:rPr>
                                <w:sz w:val="18"/>
                                <w:szCs w:val="18"/>
                              </w:rPr>
                            </w:pPr>
                            <w:r w:rsidRPr="00D655E9">
                              <w:rPr>
                                <w:sz w:val="18"/>
                                <w:szCs w:val="18"/>
                              </w:rPr>
                              <w:t>Drug use is tribal</w:t>
                            </w:r>
                          </w:p>
                          <w:p w14:paraId="1C7A9D06" w14:textId="77777777" w:rsidR="007D699F" w:rsidRPr="00D655E9" w:rsidRDefault="007D699F" w:rsidP="00294D07">
                            <w:pPr>
                              <w:ind w:left="284" w:hanging="284"/>
                              <w:rPr>
                                <w:sz w:val="18"/>
                                <w:szCs w:val="18"/>
                              </w:rPr>
                            </w:pPr>
                            <w:r w:rsidRPr="00D655E9">
                              <w:rPr>
                                <w:sz w:val="18"/>
                                <w:szCs w:val="18"/>
                              </w:rPr>
                              <w:t>People are tribal together throughout drug use</w:t>
                            </w:r>
                          </w:p>
                          <w:p w14:paraId="26E6BF21" w14:textId="77777777" w:rsidR="007D699F" w:rsidRPr="00D655E9" w:rsidRDefault="007D699F" w:rsidP="00294D07">
                            <w:pPr>
                              <w:ind w:left="284" w:hanging="284"/>
                              <w:rPr>
                                <w:sz w:val="18"/>
                                <w:szCs w:val="18"/>
                              </w:rPr>
                            </w:pPr>
                            <w:r w:rsidRPr="00D655E9">
                              <w:rPr>
                                <w:sz w:val="18"/>
                                <w:szCs w:val="18"/>
                              </w:rPr>
                              <w:t>Drug use is an equaliser</w:t>
                            </w:r>
                          </w:p>
                          <w:p w14:paraId="7D3F278E" w14:textId="77777777" w:rsidR="007D699F" w:rsidRPr="00D655E9" w:rsidRDefault="007D699F" w:rsidP="00294D07">
                            <w:pPr>
                              <w:ind w:left="284" w:hanging="284"/>
                              <w:rPr>
                                <w:sz w:val="18"/>
                                <w:szCs w:val="18"/>
                              </w:rPr>
                            </w:pPr>
                            <w:r w:rsidRPr="00D655E9">
                              <w:rPr>
                                <w:sz w:val="18"/>
                                <w:szCs w:val="18"/>
                              </w:rPr>
                              <w:t>Norms of drug use--expectations of intoxication</w:t>
                            </w:r>
                          </w:p>
                          <w:p w14:paraId="7ADD793B" w14:textId="77777777" w:rsidR="007D699F" w:rsidRPr="00D655E9" w:rsidRDefault="007D699F" w:rsidP="00294D07">
                            <w:pPr>
                              <w:ind w:left="284" w:hanging="284"/>
                              <w:rPr>
                                <w:sz w:val="18"/>
                                <w:szCs w:val="18"/>
                              </w:rPr>
                            </w:pPr>
                            <w:r w:rsidRPr="00D655E9">
                              <w:rPr>
                                <w:sz w:val="18"/>
                                <w:szCs w:val="18"/>
                              </w:rPr>
                              <w:t>Spaces that are liminal for marginalised populations</w:t>
                            </w:r>
                          </w:p>
                          <w:p w14:paraId="1D80B603" w14:textId="77777777" w:rsidR="007D699F" w:rsidRPr="00D655E9" w:rsidRDefault="007D699F" w:rsidP="00294D07">
                            <w:pPr>
                              <w:ind w:left="284" w:hanging="284"/>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3D79DED" id="Text Box 19" o:spid="_x0000_s1027" type="#_x0000_t202" style="position:absolute;margin-left:228pt;margin-top:10.8pt;width:198pt;height:57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" filled="f" stroked="f">
                <v:textbox>
                  <w:txbxContent>
                    <w:p w14:paraId="6371F5BD" w14:textId="77777777" w:rsidR="007D699F" w:rsidRPr="00D655E9" w:rsidRDefault="007D699F" w:rsidP="00294D07">
                      <w:pPr>
                        <w:ind w:left="284" w:hanging="284"/>
                        <w:rPr>
                          <w:sz w:val="18"/>
                          <w:szCs w:val="18"/>
                        </w:rPr>
                      </w:pPr>
                      <w:r w:rsidRPr="00D655E9">
                        <w:rPr>
                          <w:sz w:val="18"/>
                          <w:szCs w:val="18"/>
                        </w:rPr>
                        <w:t>Aim of building community from disparate elements</w:t>
                      </w:r>
                    </w:p>
                    <w:p w14:paraId="25ED4208" w14:textId="77777777" w:rsidR="007D699F" w:rsidRPr="00D655E9" w:rsidRDefault="007D699F" w:rsidP="00294D07">
                      <w:pPr>
                        <w:ind w:left="284" w:hanging="284"/>
                        <w:rPr>
                          <w:sz w:val="18"/>
                          <w:szCs w:val="18"/>
                        </w:rPr>
                      </w:pPr>
                      <w:r w:rsidRPr="00D655E9">
                        <w:rPr>
                          <w:sz w:val="18"/>
                          <w:szCs w:val="18"/>
                        </w:rPr>
                        <w:t>Bar as realm of fantasy</w:t>
                      </w:r>
                    </w:p>
                    <w:p w14:paraId="1A0AF5BD" w14:textId="77777777" w:rsidR="007D699F" w:rsidRPr="00D655E9" w:rsidRDefault="007D699F" w:rsidP="00294D07">
                      <w:pPr>
                        <w:ind w:left="284" w:hanging="284"/>
                        <w:rPr>
                          <w:sz w:val="18"/>
                          <w:szCs w:val="18"/>
                        </w:rPr>
                      </w:pPr>
                      <w:r w:rsidRPr="00D655E9">
                        <w:rPr>
                          <w:sz w:val="18"/>
                          <w:szCs w:val="18"/>
                        </w:rPr>
                        <w:t>Performance central to this construction</w:t>
                      </w:r>
                    </w:p>
                    <w:p w14:paraId="31821C6B" w14:textId="77777777" w:rsidR="007D699F" w:rsidRPr="00D655E9" w:rsidRDefault="007D699F" w:rsidP="00294D07">
                      <w:pPr>
                        <w:ind w:left="284" w:hanging="284"/>
                        <w:rPr>
                          <w:sz w:val="18"/>
                          <w:szCs w:val="18"/>
                        </w:rPr>
                      </w:pPr>
                      <w:r w:rsidRPr="00D655E9">
                        <w:rPr>
                          <w:sz w:val="18"/>
                          <w:szCs w:val="18"/>
                        </w:rPr>
                        <w:t>People do drugs on their own</w:t>
                      </w:r>
                    </w:p>
                    <w:p w14:paraId="6788F6A8" w14:textId="77777777" w:rsidR="007D699F" w:rsidRPr="00D655E9" w:rsidRDefault="007D699F" w:rsidP="00294D07">
                      <w:pPr>
                        <w:ind w:left="284" w:hanging="284"/>
                        <w:rPr>
                          <w:sz w:val="18"/>
                          <w:szCs w:val="18"/>
                        </w:rPr>
                      </w:pPr>
                      <w:r w:rsidRPr="00D655E9">
                        <w:rPr>
                          <w:sz w:val="18"/>
                          <w:szCs w:val="18"/>
                        </w:rPr>
                        <w:t>Drug use of the person leading to sex</w:t>
                      </w:r>
                    </w:p>
                    <w:p w14:paraId="0C6B774E" w14:textId="77777777" w:rsidR="007D699F" w:rsidRPr="00D655E9" w:rsidRDefault="007D699F" w:rsidP="00294D07">
                      <w:pPr>
                        <w:ind w:left="284" w:hanging="284"/>
                        <w:rPr>
                          <w:sz w:val="18"/>
                          <w:szCs w:val="18"/>
                        </w:rPr>
                      </w:pPr>
                      <w:r w:rsidRPr="00D655E9">
                        <w:rPr>
                          <w:sz w:val="18"/>
                          <w:szCs w:val="18"/>
                        </w:rPr>
                        <w:t>Intense enjoyment from individual drug use and sex</w:t>
                      </w:r>
                    </w:p>
                    <w:p w14:paraId="11CCB0DF" w14:textId="77777777" w:rsidR="007D699F" w:rsidRPr="00D655E9" w:rsidRDefault="007D699F" w:rsidP="00294D07">
                      <w:pPr>
                        <w:ind w:left="284" w:hanging="284"/>
                        <w:rPr>
                          <w:sz w:val="18"/>
                          <w:szCs w:val="18"/>
                        </w:rPr>
                      </w:pPr>
                      <w:r w:rsidRPr="00D655E9">
                        <w:rPr>
                          <w:sz w:val="18"/>
                          <w:szCs w:val="18"/>
                        </w:rPr>
                        <w:t>Ineffability of the experience—cannot be coherently expressed</w:t>
                      </w:r>
                    </w:p>
                    <w:p w14:paraId="74AA2410" w14:textId="77777777" w:rsidR="007D699F" w:rsidRPr="00D655E9" w:rsidRDefault="007D699F" w:rsidP="00294D07">
                      <w:pPr>
                        <w:ind w:left="284" w:hanging="284"/>
                        <w:rPr>
                          <w:sz w:val="18"/>
                          <w:szCs w:val="18"/>
                        </w:rPr>
                      </w:pPr>
                      <w:r w:rsidRPr="00D655E9">
                        <w:rPr>
                          <w:sz w:val="18"/>
                          <w:szCs w:val="18"/>
                        </w:rPr>
                        <w:t>People do drugs with other people</w:t>
                      </w:r>
                    </w:p>
                    <w:p w14:paraId="3E367DD6" w14:textId="77777777" w:rsidR="007D699F" w:rsidRPr="00D655E9" w:rsidRDefault="007D699F" w:rsidP="00294D07">
                      <w:pPr>
                        <w:ind w:left="284" w:hanging="284"/>
                        <w:rPr>
                          <w:sz w:val="18"/>
                          <w:szCs w:val="18"/>
                        </w:rPr>
                      </w:pPr>
                      <w:r w:rsidRPr="00D655E9">
                        <w:rPr>
                          <w:sz w:val="18"/>
                          <w:szCs w:val="18"/>
                        </w:rPr>
                        <w:t>People do drugs as a group in preparation and enjoyment</w:t>
                      </w:r>
                    </w:p>
                    <w:p w14:paraId="4B8656AE" w14:textId="77777777" w:rsidR="007D699F" w:rsidRPr="00D655E9" w:rsidRDefault="007D699F" w:rsidP="00294D07">
                      <w:pPr>
                        <w:ind w:left="284" w:hanging="284"/>
                        <w:rPr>
                          <w:sz w:val="18"/>
                          <w:szCs w:val="18"/>
                        </w:rPr>
                      </w:pPr>
                      <w:r w:rsidRPr="00D655E9">
                        <w:rPr>
                          <w:sz w:val="18"/>
                          <w:szCs w:val="18"/>
                        </w:rPr>
                        <w:t>People do drugs and sometimes have sex afterwards</w:t>
                      </w:r>
                    </w:p>
                    <w:p w14:paraId="7BB8262D" w14:textId="77777777" w:rsidR="007D699F" w:rsidRPr="00D655E9" w:rsidRDefault="007D699F" w:rsidP="00294D07">
                      <w:pPr>
                        <w:ind w:left="284" w:hanging="284"/>
                        <w:rPr>
                          <w:sz w:val="18"/>
                          <w:szCs w:val="18"/>
                        </w:rPr>
                      </w:pPr>
                      <w:r w:rsidRPr="00D655E9">
                        <w:rPr>
                          <w:sz w:val="18"/>
                          <w:szCs w:val="18"/>
                        </w:rPr>
                        <w:t>Drug use is a phenomenon on the part of a 'people' together</w:t>
                      </w:r>
                    </w:p>
                    <w:p w14:paraId="629D8BCD" w14:textId="77777777" w:rsidR="007D699F" w:rsidRPr="00D655E9" w:rsidRDefault="007D699F" w:rsidP="00294D07">
                      <w:pPr>
                        <w:ind w:left="284" w:hanging="284"/>
                        <w:rPr>
                          <w:sz w:val="18"/>
                          <w:szCs w:val="18"/>
                        </w:rPr>
                      </w:pPr>
                      <w:r w:rsidRPr="00D655E9">
                        <w:rPr>
                          <w:sz w:val="18"/>
                          <w:szCs w:val="18"/>
                        </w:rPr>
                        <w:t>The people in a space link drug use and sex</w:t>
                      </w:r>
                    </w:p>
                    <w:p w14:paraId="51091043" w14:textId="77777777" w:rsidR="007D699F" w:rsidRPr="00D655E9" w:rsidRDefault="007D699F" w:rsidP="00294D07">
                      <w:pPr>
                        <w:ind w:left="284" w:hanging="284"/>
                        <w:rPr>
                          <w:sz w:val="18"/>
                          <w:szCs w:val="18"/>
                        </w:rPr>
                      </w:pPr>
                      <w:r w:rsidRPr="00D655E9">
                        <w:rPr>
                          <w:sz w:val="18"/>
                          <w:szCs w:val="18"/>
                        </w:rPr>
                        <w:t>Reciprocal effects of places and drug use</w:t>
                      </w:r>
                    </w:p>
                    <w:p w14:paraId="63C1BD8B" w14:textId="77777777" w:rsidR="007D699F" w:rsidRPr="00D655E9" w:rsidRDefault="007D699F" w:rsidP="00294D07">
                      <w:pPr>
                        <w:ind w:left="284" w:hanging="284"/>
                        <w:rPr>
                          <w:sz w:val="18"/>
                          <w:szCs w:val="18"/>
                        </w:rPr>
                      </w:pPr>
                      <w:r w:rsidRPr="00D655E9">
                        <w:rPr>
                          <w:sz w:val="18"/>
                          <w:szCs w:val="18"/>
                        </w:rPr>
                        <w:t>Effects between person and context and drug use are reciprocally determined</w:t>
                      </w:r>
                    </w:p>
                    <w:p w14:paraId="1A916A38" w14:textId="77777777" w:rsidR="007D699F" w:rsidRPr="00D655E9" w:rsidRDefault="007D699F" w:rsidP="00294D07">
                      <w:pPr>
                        <w:ind w:left="284" w:hanging="284"/>
                        <w:rPr>
                          <w:sz w:val="18"/>
                          <w:szCs w:val="18"/>
                        </w:rPr>
                      </w:pPr>
                      <w:r w:rsidRPr="00D655E9">
                        <w:rPr>
                          <w:sz w:val="18"/>
                          <w:szCs w:val="18"/>
                        </w:rPr>
                        <w:t>Places that are social are also good for drug use and sometimes sex</w:t>
                      </w:r>
                    </w:p>
                    <w:p w14:paraId="57A4AF53" w14:textId="77777777" w:rsidR="007D699F" w:rsidRPr="00D655E9" w:rsidRDefault="007D699F" w:rsidP="00294D07">
                      <w:pPr>
                        <w:ind w:left="284" w:hanging="284"/>
                        <w:rPr>
                          <w:sz w:val="18"/>
                          <w:szCs w:val="18"/>
                        </w:rPr>
                      </w:pPr>
                      <w:r w:rsidRPr="00D655E9">
                        <w:rPr>
                          <w:sz w:val="18"/>
                          <w:szCs w:val="18"/>
                        </w:rPr>
                        <w:t>Performance happens at the personal level with fitting in</w:t>
                      </w:r>
                    </w:p>
                    <w:p w14:paraId="63E6D9D8" w14:textId="77777777" w:rsidR="007D699F" w:rsidRPr="00D655E9" w:rsidRDefault="007D699F" w:rsidP="00294D07">
                      <w:pPr>
                        <w:ind w:left="284" w:hanging="284"/>
                        <w:rPr>
                          <w:sz w:val="18"/>
                          <w:szCs w:val="18"/>
                        </w:rPr>
                      </w:pPr>
                      <w:r w:rsidRPr="00D655E9">
                        <w:rPr>
                          <w:sz w:val="18"/>
                          <w:szCs w:val="18"/>
                        </w:rPr>
                        <w:t>Performance happens with a group</w:t>
                      </w:r>
                    </w:p>
                    <w:p w14:paraId="2A401361" w14:textId="77777777" w:rsidR="007D699F" w:rsidRPr="00D655E9" w:rsidRDefault="007D699F" w:rsidP="00294D07">
                      <w:pPr>
                        <w:ind w:left="284" w:hanging="284"/>
                        <w:rPr>
                          <w:sz w:val="18"/>
                          <w:szCs w:val="18"/>
                        </w:rPr>
                      </w:pPr>
                      <w:r w:rsidRPr="00D655E9">
                        <w:rPr>
                          <w:sz w:val="18"/>
                          <w:szCs w:val="18"/>
                        </w:rPr>
                        <w:t>Performance in the space</w:t>
                      </w:r>
                    </w:p>
                    <w:p w14:paraId="773436E5" w14:textId="77777777" w:rsidR="007D699F" w:rsidRPr="00D655E9" w:rsidRDefault="007D699F" w:rsidP="00294D07">
                      <w:pPr>
                        <w:ind w:left="284" w:hanging="284"/>
                        <w:rPr>
                          <w:sz w:val="18"/>
                          <w:szCs w:val="18"/>
                        </w:rPr>
                      </w:pPr>
                      <w:r w:rsidRPr="00D655E9">
                        <w:rPr>
                          <w:sz w:val="18"/>
                          <w:szCs w:val="18"/>
                        </w:rPr>
                        <w:t>All the world is a stage—especially in the gay social milieu</w:t>
                      </w:r>
                    </w:p>
                    <w:p w14:paraId="292AD40C" w14:textId="77777777" w:rsidR="007D699F" w:rsidRPr="00D655E9" w:rsidRDefault="007D699F" w:rsidP="00294D07">
                      <w:pPr>
                        <w:ind w:left="284" w:hanging="284"/>
                        <w:rPr>
                          <w:sz w:val="18"/>
                          <w:szCs w:val="18"/>
                        </w:rPr>
                      </w:pPr>
                      <w:r w:rsidRPr="00D655E9">
                        <w:rPr>
                          <w:sz w:val="18"/>
                          <w:szCs w:val="18"/>
                        </w:rPr>
                        <w:t>Drug use helps fit in</w:t>
                      </w:r>
                    </w:p>
                    <w:p w14:paraId="6B1596B7" w14:textId="77777777" w:rsidR="007D699F" w:rsidRPr="00D655E9" w:rsidRDefault="007D699F" w:rsidP="00294D07">
                      <w:pPr>
                        <w:ind w:left="284" w:hanging="284"/>
                        <w:rPr>
                          <w:sz w:val="18"/>
                          <w:szCs w:val="18"/>
                        </w:rPr>
                      </w:pPr>
                      <w:r w:rsidRPr="00D655E9">
                        <w:rPr>
                          <w:sz w:val="18"/>
                          <w:szCs w:val="18"/>
                        </w:rPr>
                        <w:t>Drug use is a display mechanism</w:t>
                      </w:r>
                    </w:p>
                    <w:p w14:paraId="3643D9D3" w14:textId="77777777" w:rsidR="007D699F" w:rsidRPr="00D655E9" w:rsidRDefault="007D699F" w:rsidP="00294D07">
                      <w:pPr>
                        <w:ind w:left="284" w:hanging="284"/>
                        <w:rPr>
                          <w:sz w:val="18"/>
                          <w:szCs w:val="18"/>
                        </w:rPr>
                      </w:pPr>
                      <w:r w:rsidRPr="00D655E9">
                        <w:rPr>
                          <w:sz w:val="18"/>
                          <w:szCs w:val="18"/>
                        </w:rPr>
                        <w:t>Drug use is instrumental</w:t>
                      </w:r>
                    </w:p>
                    <w:p w14:paraId="64084A7E" w14:textId="77777777" w:rsidR="007D699F" w:rsidRPr="00D655E9" w:rsidRDefault="007D699F" w:rsidP="00294D07">
                      <w:pPr>
                        <w:ind w:left="284" w:hanging="284"/>
                        <w:rPr>
                          <w:sz w:val="18"/>
                          <w:szCs w:val="18"/>
                        </w:rPr>
                      </w:pPr>
                      <w:r w:rsidRPr="00D655E9">
                        <w:rPr>
                          <w:sz w:val="18"/>
                          <w:szCs w:val="18"/>
                        </w:rPr>
                        <w:t>Staging drug use</w:t>
                      </w:r>
                    </w:p>
                    <w:p w14:paraId="2D1EB19F" w14:textId="77777777" w:rsidR="007D699F" w:rsidRPr="00D655E9" w:rsidRDefault="007D699F" w:rsidP="00294D07">
                      <w:pPr>
                        <w:ind w:left="284" w:hanging="284"/>
                        <w:rPr>
                          <w:sz w:val="18"/>
                          <w:szCs w:val="18"/>
                        </w:rPr>
                      </w:pPr>
                      <w:r w:rsidRPr="00D655E9">
                        <w:rPr>
                          <w:sz w:val="18"/>
                          <w:szCs w:val="18"/>
                        </w:rPr>
                        <w:t>Drug use behaviours are shaped by the space</w:t>
                      </w:r>
                    </w:p>
                    <w:p w14:paraId="0D90DF2E" w14:textId="77777777" w:rsidR="007D699F" w:rsidRPr="00D655E9" w:rsidRDefault="007D699F" w:rsidP="00294D07">
                      <w:pPr>
                        <w:ind w:left="284" w:hanging="284"/>
                        <w:rPr>
                          <w:sz w:val="18"/>
                          <w:szCs w:val="18"/>
                        </w:rPr>
                      </w:pPr>
                      <w:r w:rsidRPr="00D655E9">
                        <w:rPr>
                          <w:sz w:val="18"/>
                          <w:szCs w:val="18"/>
                        </w:rPr>
                        <w:t>Drug use behaviours shape the person</w:t>
                      </w:r>
                    </w:p>
                    <w:p w14:paraId="09CEA6F4" w14:textId="77777777" w:rsidR="007D699F" w:rsidRPr="00D655E9" w:rsidRDefault="007D699F" w:rsidP="00294D07">
                      <w:pPr>
                        <w:ind w:left="284" w:hanging="284"/>
                        <w:rPr>
                          <w:sz w:val="18"/>
                          <w:szCs w:val="18"/>
                        </w:rPr>
                      </w:pPr>
                      <w:r w:rsidRPr="00D655E9">
                        <w:rPr>
                          <w:sz w:val="18"/>
                          <w:szCs w:val="18"/>
                        </w:rPr>
                        <w:t>Groups shape drug use norms</w:t>
                      </w:r>
                    </w:p>
                    <w:p w14:paraId="57E79DCE" w14:textId="77777777" w:rsidR="007D699F" w:rsidRPr="00D655E9" w:rsidRDefault="007D699F" w:rsidP="00294D07">
                      <w:pPr>
                        <w:ind w:left="284" w:hanging="284"/>
                        <w:rPr>
                          <w:sz w:val="18"/>
                          <w:szCs w:val="18"/>
                        </w:rPr>
                      </w:pPr>
                      <w:r w:rsidRPr="00D655E9">
                        <w:rPr>
                          <w:sz w:val="18"/>
                          <w:szCs w:val="18"/>
                        </w:rPr>
                        <w:t>Getting sloppy and overindulging</w:t>
                      </w:r>
                    </w:p>
                    <w:p w14:paraId="6B9DC665" w14:textId="77777777" w:rsidR="007D699F" w:rsidRPr="00D655E9" w:rsidRDefault="007D699F" w:rsidP="00294D07">
                      <w:pPr>
                        <w:ind w:left="284" w:hanging="284"/>
                        <w:rPr>
                          <w:sz w:val="18"/>
                          <w:szCs w:val="18"/>
                        </w:rPr>
                      </w:pPr>
                      <w:r w:rsidRPr="00D655E9">
                        <w:rPr>
                          <w:sz w:val="18"/>
                          <w:szCs w:val="18"/>
                        </w:rPr>
                        <w:t>Diminished capacity</w:t>
                      </w:r>
                    </w:p>
                    <w:p w14:paraId="1ED0F360" w14:textId="77777777" w:rsidR="007D699F" w:rsidRPr="00D655E9" w:rsidRDefault="007D699F" w:rsidP="00294D07">
                      <w:pPr>
                        <w:ind w:left="284" w:hanging="284"/>
                        <w:rPr>
                          <w:sz w:val="18"/>
                          <w:szCs w:val="18"/>
                        </w:rPr>
                      </w:pPr>
                      <w:r w:rsidRPr="00D655E9">
                        <w:rPr>
                          <w:sz w:val="18"/>
                          <w:szCs w:val="18"/>
                        </w:rPr>
                        <w:t>Intentional diminished capacity</w:t>
                      </w:r>
                    </w:p>
                    <w:p w14:paraId="511565E4" w14:textId="77777777" w:rsidR="007D699F" w:rsidRPr="00D655E9" w:rsidRDefault="007D699F" w:rsidP="00294D07">
                      <w:pPr>
                        <w:ind w:left="284" w:hanging="284"/>
                        <w:rPr>
                          <w:sz w:val="18"/>
                          <w:szCs w:val="18"/>
                        </w:rPr>
                      </w:pPr>
                      <w:r w:rsidRPr="00D655E9">
                        <w:rPr>
                          <w:sz w:val="18"/>
                          <w:szCs w:val="18"/>
                        </w:rPr>
                        <w:t>Pre-planning drug use</w:t>
                      </w:r>
                    </w:p>
                    <w:p w14:paraId="3CF2C8A0" w14:textId="77777777" w:rsidR="007D699F" w:rsidRPr="00D655E9" w:rsidRDefault="007D699F" w:rsidP="00294D07">
                      <w:pPr>
                        <w:ind w:left="284" w:hanging="284"/>
                        <w:rPr>
                          <w:sz w:val="18"/>
                          <w:szCs w:val="18"/>
                        </w:rPr>
                      </w:pPr>
                      <w:r w:rsidRPr="00D655E9">
                        <w:rPr>
                          <w:sz w:val="18"/>
                          <w:szCs w:val="18"/>
                        </w:rPr>
                        <w:t>Drug use as a way to maximum enjoyment</w:t>
                      </w:r>
                    </w:p>
                    <w:p w14:paraId="49077213" w14:textId="77777777" w:rsidR="007D699F" w:rsidRPr="00D655E9" w:rsidRDefault="007D699F" w:rsidP="00294D07">
                      <w:pPr>
                        <w:ind w:left="284" w:hanging="284"/>
                        <w:rPr>
                          <w:sz w:val="18"/>
                          <w:szCs w:val="18"/>
                        </w:rPr>
                      </w:pPr>
                      <w:r w:rsidRPr="00D655E9">
                        <w:rPr>
                          <w:sz w:val="18"/>
                          <w:szCs w:val="18"/>
                        </w:rPr>
                        <w:t>Drug use to overcome barriers</w:t>
                      </w:r>
                    </w:p>
                    <w:p w14:paraId="3DB01579" w14:textId="77777777" w:rsidR="007D699F" w:rsidRPr="00D655E9" w:rsidRDefault="007D699F" w:rsidP="00294D07">
                      <w:pPr>
                        <w:ind w:left="284" w:hanging="284"/>
                        <w:rPr>
                          <w:sz w:val="18"/>
                          <w:szCs w:val="18"/>
                        </w:rPr>
                      </w:pPr>
                      <w:r w:rsidRPr="00D655E9">
                        <w:rPr>
                          <w:sz w:val="18"/>
                          <w:szCs w:val="18"/>
                        </w:rPr>
                        <w:t>Spaces are on the border</w:t>
                      </w:r>
                    </w:p>
                    <w:p w14:paraId="2734A33E" w14:textId="77777777" w:rsidR="007D699F" w:rsidRPr="00D655E9" w:rsidRDefault="007D699F" w:rsidP="00294D07">
                      <w:pPr>
                        <w:ind w:left="284" w:hanging="284"/>
                        <w:rPr>
                          <w:sz w:val="18"/>
                          <w:szCs w:val="18"/>
                        </w:rPr>
                      </w:pPr>
                      <w:r w:rsidRPr="00D655E9">
                        <w:rPr>
                          <w:sz w:val="18"/>
                          <w:szCs w:val="18"/>
                        </w:rPr>
                        <w:t>People are on the edge</w:t>
                      </w:r>
                    </w:p>
                    <w:p w14:paraId="296744A9" w14:textId="77777777" w:rsidR="007D699F" w:rsidRPr="00D655E9" w:rsidRDefault="007D699F" w:rsidP="00294D07">
                      <w:pPr>
                        <w:ind w:left="284" w:hanging="284"/>
                        <w:rPr>
                          <w:sz w:val="18"/>
                          <w:szCs w:val="18"/>
                        </w:rPr>
                      </w:pPr>
                      <w:r w:rsidRPr="00D655E9">
                        <w:rPr>
                          <w:sz w:val="18"/>
                          <w:szCs w:val="18"/>
                        </w:rPr>
                        <w:t>Combining drug use for a certain goal</w:t>
                      </w:r>
                    </w:p>
                    <w:p w14:paraId="79C1D7A4" w14:textId="77777777" w:rsidR="007D699F" w:rsidRPr="00D655E9" w:rsidRDefault="007D699F" w:rsidP="00294D07">
                      <w:pPr>
                        <w:ind w:left="284" w:hanging="284"/>
                        <w:rPr>
                          <w:sz w:val="18"/>
                          <w:szCs w:val="18"/>
                        </w:rPr>
                      </w:pPr>
                      <w:r w:rsidRPr="00D655E9">
                        <w:rPr>
                          <w:sz w:val="18"/>
                          <w:szCs w:val="18"/>
                        </w:rPr>
                        <w:t>Drug use is tribal</w:t>
                      </w:r>
                    </w:p>
                    <w:p w14:paraId="1C7A9D06" w14:textId="77777777" w:rsidR="007D699F" w:rsidRPr="00D655E9" w:rsidRDefault="007D699F" w:rsidP="00294D07">
                      <w:pPr>
                        <w:ind w:left="284" w:hanging="284"/>
                        <w:rPr>
                          <w:sz w:val="18"/>
                          <w:szCs w:val="18"/>
                        </w:rPr>
                      </w:pPr>
                      <w:r w:rsidRPr="00D655E9">
                        <w:rPr>
                          <w:sz w:val="18"/>
                          <w:szCs w:val="18"/>
                        </w:rPr>
                        <w:t>People are tribal together throughout drug use</w:t>
                      </w:r>
                    </w:p>
                    <w:p w14:paraId="26E6BF21" w14:textId="77777777" w:rsidR="007D699F" w:rsidRPr="00D655E9" w:rsidRDefault="007D699F" w:rsidP="00294D07">
                      <w:pPr>
                        <w:ind w:left="284" w:hanging="284"/>
                        <w:rPr>
                          <w:sz w:val="18"/>
                          <w:szCs w:val="18"/>
                        </w:rPr>
                      </w:pPr>
                      <w:r w:rsidRPr="00D655E9">
                        <w:rPr>
                          <w:sz w:val="18"/>
                          <w:szCs w:val="18"/>
                        </w:rPr>
                        <w:t>Drug use is an equaliser</w:t>
                      </w:r>
                    </w:p>
                    <w:p w14:paraId="7D3F278E" w14:textId="77777777" w:rsidR="007D699F" w:rsidRPr="00D655E9" w:rsidRDefault="007D699F" w:rsidP="00294D07">
                      <w:pPr>
                        <w:ind w:left="284" w:hanging="284"/>
                        <w:rPr>
                          <w:sz w:val="18"/>
                          <w:szCs w:val="18"/>
                        </w:rPr>
                      </w:pPr>
                      <w:r w:rsidRPr="00D655E9">
                        <w:rPr>
                          <w:sz w:val="18"/>
                          <w:szCs w:val="18"/>
                        </w:rPr>
                        <w:t>Norms of drug use--expectations of intoxication</w:t>
                      </w:r>
                    </w:p>
                    <w:p w14:paraId="7ADD793B" w14:textId="77777777" w:rsidR="007D699F" w:rsidRPr="00D655E9" w:rsidRDefault="007D699F" w:rsidP="00294D07">
                      <w:pPr>
                        <w:ind w:left="284" w:hanging="284"/>
                        <w:rPr>
                          <w:sz w:val="18"/>
                          <w:szCs w:val="18"/>
                        </w:rPr>
                      </w:pPr>
                      <w:r w:rsidRPr="00D655E9">
                        <w:rPr>
                          <w:sz w:val="18"/>
                          <w:szCs w:val="18"/>
                        </w:rPr>
                        <w:t>Spaces that are liminal for marginalised populations</w:t>
                      </w:r>
                    </w:p>
                    <w:p w14:paraId="1D80B603" w14:textId="77777777" w:rsidR="007D699F" w:rsidRPr="00D655E9" w:rsidRDefault="007D699F" w:rsidP="00294D07">
                      <w:pPr>
                        <w:ind w:left="284" w:hanging="284"/>
                        <w:rPr>
                          <w:sz w:val="18"/>
                          <w:szCs w:val="18"/>
                        </w:rPr>
                      </w:pPr>
                    </w:p>
                  </w:txbxContent>
                </v:textbox>
                <w10:wrap type="square"/>
              </v:shape>
            </w:pict>
          </mc:Fallback>
        </mc:AlternateContent>
      </w:r>
      <w:r w:rsidRPr="00294D07">
        <w:rPr>
          <w:rFonts w:ascii="Times New Roman" w:eastAsia="MS Mincho" w:hAnsi="Times New Roman" w:cs="Times New Roman"/>
          <w:noProof/>
          <w:lang w:val="en-US"/>
        </w:rPr>
        <mc:AlternateContent>
          <mc:Choice Requires="wps">
            <w:drawing>
              <wp:anchor distT="0" distB="0" distL="114300" distR="114300" simplePos="0" relativeHeight="251659264" behindDoc="0" locked="0" layoutInCell="1" allowOverlap="1" wp14:anchorId="6327EFCD" wp14:editId="0E277A4C">
                <wp:simplePos x="0" y="0"/>
                <wp:positionH relativeFrom="column">
                  <wp:posOffset>0</wp:posOffset>
                </wp:positionH>
                <wp:positionV relativeFrom="paragraph">
                  <wp:posOffset>106680</wp:posOffset>
                </wp:positionV>
                <wp:extent cx="5410200" cy="7429500"/>
                <wp:effectExtent l="0" t="0" r="25400" b="38100"/>
                <wp:wrapThrough wrapText="bothSides">
                  <wp:wrapPolygon edited="0">
                    <wp:start x="0" y="0"/>
                    <wp:lineTo x="0" y="21637"/>
                    <wp:lineTo x="21600" y="21637"/>
                    <wp:lineTo x="21600" y="0"/>
                    <wp:lineTo x="0" y="0"/>
                  </wp:wrapPolygon>
                </wp:wrapThrough>
                <wp:docPr id="2" name="Rectangle 2"/>
                <wp:cNvGraphicFramePr/>
                <a:graphic xmlns:a="http://schemas.openxmlformats.org/drawingml/2006/main">
                  <a:graphicData uri="http://schemas.microsoft.com/office/word/2010/wordprocessingShape">
                    <wps:wsp>
                      <wps:cNvSpPr/>
                      <wps:spPr>
                        <a:xfrm>
                          <a:off x="0" y="0"/>
                          <a:ext cx="5410200" cy="742950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B280D81" id="Rectangle 2" o:spid="_x0000_s1026" style="position:absolute;margin-left:0;margin-top:8.4pt;width:426pt;height:5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" filled="f" strokecolor="windowText" strokeweight="2pt">
                <w10:wrap type="through"/>
              </v:rect>
            </w:pict>
          </mc:Fallback>
        </mc:AlternateContent>
      </w:r>
    </w:p>
    <w:p w14:paraId="28EBDB6F" w14:textId="77777777" w:rsidR="00294D07" w:rsidRPr="00294D07" w:rsidRDefault="00294D07" w:rsidP="00294D07">
      <w:pPr>
        <w:rPr>
          <w:rFonts w:ascii="Times New Roman" w:eastAsia="MS Mincho" w:hAnsi="Times New Roman" w:cs="Times New Roman"/>
          <w:b/>
        </w:rPr>
      </w:pPr>
    </w:p>
    <w:p w14:paraId="7B4DF4AE" w14:textId="77777777" w:rsidR="00294D07" w:rsidRPr="00294D07" w:rsidRDefault="00294D07" w:rsidP="00294D07">
      <w:pPr>
        <w:rPr>
          <w:rFonts w:ascii="Times New Roman" w:eastAsia="MS Mincho" w:hAnsi="Times New Roman" w:cs="Times New Roman"/>
          <w:b/>
        </w:rPr>
      </w:pPr>
    </w:p>
    <w:p w14:paraId="78B0C2B9" w14:textId="77777777" w:rsidR="00294D07" w:rsidRPr="00294D07" w:rsidRDefault="00294D07" w:rsidP="00294D07">
      <w:pPr>
        <w:rPr>
          <w:rFonts w:ascii="Times New Roman" w:eastAsia="MS Mincho" w:hAnsi="Times New Roman" w:cs="Times New Roman"/>
          <w:b/>
        </w:rPr>
      </w:pPr>
    </w:p>
    <w:p w14:paraId="302B3BCD" w14:textId="77777777" w:rsidR="00294D07" w:rsidRPr="00294D07" w:rsidRDefault="00294D07" w:rsidP="00294D07">
      <w:pPr>
        <w:rPr>
          <w:rFonts w:ascii="Times New Roman" w:eastAsia="MS Mincho" w:hAnsi="Times New Roman" w:cs="Times New Roman"/>
          <w:b/>
        </w:rPr>
      </w:pPr>
    </w:p>
    <w:p w14:paraId="05A20669" w14:textId="77777777" w:rsidR="00294D07" w:rsidRPr="00294D07" w:rsidRDefault="00294D07" w:rsidP="00294D07">
      <w:pPr>
        <w:rPr>
          <w:rFonts w:ascii="Times New Roman" w:eastAsia="MS Mincho" w:hAnsi="Times New Roman" w:cs="Times New Roman"/>
          <w:b/>
        </w:rPr>
      </w:pPr>
    </w:p>
    <w:p w14:paraId="33DCA2F1" w14:textId="77777777" w:rsidR="00294D07" w:rsidRPr="00294D07" w:rsidRDefault="00294D07" w:rsidP="00294D07">
      <w:pPr>
        <w:rPr>
          <w:rFonts w:ascii="Times New Roman" w:eastAsia="MS Mincho" w:hAnsi="Times New Roman" w:cs="Times New Roman"/>
          <w:b/>
        </w:rPr>
      </w:pPr>
    </w:p>
    <w:p w14:paraId="3263C541" w14:textId="77777777" w:rsidR="00294D07" w:rsidRPr="00294D07" w:rsidRDefault="00294D07" w:rsidP="00294D07">
      <w:pPr>
        <w:rPr>
          <w:rFonts w:ascii="Times New Roman" w:eastAsia="MS Mincho" w:hAnsi="Times New Roman" w:cs="Times New Roman"/>
          <w:b/>
        </w:rPr>
      </w:pPr>
    </w:p>
    <w:p w14:paraId="38930FF4" w14:textId="77777777" w:rsidR="00294D07" w:rsidRPr="00294D07" w:rsidRDefault="00294D07" w:rsidP="00294D07">
      <w:pPr>
        <w:rPr>
          <w:rFonts w:ascii="Times New Roman" w:eastAsia="MS Mincho" w:hAnsi="Times New Roman" w:cs="Times New Roman"/>
          <w:b/>
        </w:rPr>
      </w:pPr>
    </w:p>
    <w:p w14:paraId="7CD7C619" w14:textId="77777777" w:rsidR="00294D07" w:rsidRPr="00294D07" w:rsidRDefault="00294D07" w:rsidP="00294D07">
      <w:pPr>
        <w:rPr>
          <w:rFonts w:ascii="Times New Roman" w:eastAsia="MS Mincho" w:hAnsi="Times New Roman" w:cs="Times New Roman"/>
          <w:b/>
        </w:rPr>
      </w:pPr>
    </w:p>
    <w:p w14:paraId="7CD7B1B4" w14:textId="77777777" w:rsidR="00294D07" w:rsidRPr="00294D07" w:rsidRDefault="00294D07" w:rsidP="00294D07">
      <w:pPr>
        <w:rPr>
          <w:rFonts w:ascii="Times New Roman" w:eastAsia="MS Mincho" w:hAnsi="Times New Roman" w:cs="Times New Roman"/>
          <w:b/>
        </w:rPr>
      </w:pPr>
    </w:p>
    <w:p w14:paraId="79C933B5" w14:textId="77777777" w:rsidR="00294D07" w:rsidRPr="00294D07" w:rsidRDefault="00294D07" w:rsidP="00294D07">
      <w:pPr>
        <w:rPr>
          <w:rFonts w:ascii="Times New Roman" w:eastAsia="MS Mincho" w:hAnsi="Times New Roman" w:cs="Times New Roman"/>
          <w:b/>
        </w:rPr>
      </w:pPr>
    </w:p>
    <w:p w14:paraId="36D1A78E" w14:textId="77777777" w:rsidR="00294D07" w:rsidRPr="00294D07" w:rsidRDefault="00294D07" w:rsidP="00294D07">
      <w:pPr>
        <w:rPr>
          <w:rFonts w:ascii="Times New Roman" w:eastAsia="MS Mincho" w:hAnsi="Times New Roman" w:cs="Times New Roman"/>
          <w:b/>
        </w:rPr>
      </w:pPr>
    </w:p>
    <w:p w14:paraId="2415D5B8" w14:textId="77777777" w:rsidR="00294D07" w:rsidRPr="00294D07" w:rsidRDefault="00294D07" w:rsidP="00294D07">
      <w:pPr>
        <w:rPr>
          <w:rFonts w:ascii="Times New Roman" w:eastAsia="MS Mincho" w:hAnsi="Times New Roman" w:cs="Times New Roman"/>
          <w:b/>
        </w:rPr>
      </w:pPr>
    </w:p>
    <w:p w14:paraId="74B4B33B" w14:textId="77777777" w:rsidR="00294D07" w:rsidRPr="00294D07" w:rsidRDefault="00294D07" w:rsidP="00294D07">
      <w:pPr>
        <w:rPr>
          <w:rFonts w:ascii="Times New Roman" w:eastAsia="MS Mincho" w:hAnsi="Times New Roman" w:cs="Times New Roman"/>
          <w:b/>
        </w:rPr>
      </w:pPr>
    </w:p>
    <w:p w14:paraId="534CD1E6" w14:textId="77777777" w:rsidR="00294D07" w:rsidRPr="00294D07" w:rsidRDefault="00294D07" w:rsidP="00294D07">
      <w:pPr>
        <w:rPr>
          <w:rFonts w:ascii="Times New Roman" w:eastAsia="MS Mincho" w:hAnsi="Times New Roman" w:cs="Times New Roman"/>
          <w:b/>
        </w:rPr>
      </w:pPr>
    </w:p>
    <w:p w14:paraId="451D3AF2" w14:textId="77777777" w:rsidR="00294D07" w:rsidRPr="00294D07" w:rsidRDefault="00294D07" w:rsidP="00294D07">
      <w:pPr>
        <w:rPr>
          <w:rFonts w:ascii="Times New Roman" w:eastAsia="MS Mincho" w:hAnsi="Times New Roman" w:cs="Times New Roman"/>
          <w:b/>
        </w:rPr>
      </w:pPr>
    </w:p>
    <w:p w14:paraId="0D6B4051" w14:textId="77777777" w:rsidR="00294D07" w:rsidRPr="00294D07" w:rsidRDefault="00294D07" w:rsidP="00294D07">
      <w:pPr>
        <w:rPr>
          <w:rFonts w:ascii="Times New Roman" w:eastAsia="MS Mincho" w:hAnsi="Times New Roman" w:cs="Times New Roman"/>
          <w:b/>
        </w:rPr>
      </w:pPr>
    </w:p>
    <w:p w14:paraId="668F1434" w14:textId="77777777" w:rsidR="00294D07" w:rsidRPr="00294D07" w:rsidRDefault="00294D07" w:rsidP="00294D07">
      <w:pPr>
        <w:rPr>
          <w:rFonts w:ascii="Times New Roman" w:eastAsia="MS Mincho" w:hAnsi="Times New Roman" w:cs="Times New Roman"/>
          <w:b/>
        </w:rPr>
      </w:pPr>
    </w:p>
    <w:p w14:paraId="1A06F240" w14:textId="77777777" w:rsidR="00294D07" w:rsidRPr="00294D07" w:rsidRDefault="00294D07" w:rsidP="00294D07">
      <w:pPr>
        <w:rPr>
          <w:rFonts w:ascii="Times New Roman" w:eastAsia="MS Mincho" w:hAnsi="Times New Roman" w:cs="Times New Roman"/>
          <w:b/>
        </w:rPr>
      </w:pPr>
    </w:p>
    <w:p w14:paraId="17882F2F" w14:textId="77777777" w:rsidR="00294D07" w:rsidRPr="00294D07" w:rsidRDefault="00294D07" w:rsidP="00294D07">
      <w:pPr>
        <w:rPr>
          <w:rFonts w:ascii="Times New Roman" w:eastAsia="MS Mincho" w:hAnsi="Times New Roman" w:cs="Times New Roman"/>
          <w:b/>
        </w:rPr>
      </w:pPr>
    </w:p>
    <w:p w14:paraId="5E86DED0" w14:textId="77777777" w:rsidR="00294D07" w:rsidRPr="00294D07" w:rsidRDefault="00294D07" w:rsidP="00294D07">
      <w:pPr>
        <w:rPr>
          <w:rFonts w:ascii="Times New Roman" w:eastAsia="MS Mincho" w:hAnsi="Times New Roman" w:cs="Times New Roman"/>
          <w:b/>
        </w:rPr>
      </w:pPr>
    </w:p>
    <w:p w14:paraId="771EA900" w14:textId="77777777" w:rsidR="00294D07" w:rsidRPr="00294D07" w:rsidRDefault="00294D07" w:rsidP="00294D07">
      <w:pPr>
        <w:rPr>
          <w:rFonts w:ascii="Times New Roman" w:eastAsia="MS Mincho" w:hAnsi="Times New Roman" w:cs="Times New Roman"/>
          <w:b/>
        </w:rPr>
      </w:pPr>
    </w:p>
    <w:p w14:paraId="6E46643A" w14:textId="77777777" w:rsidR="00294D07" w:rsidRPr="00294D07" w:rsidRDefault="00294D07" w:rsidP="00294D07">
      <w:pPr>
        <w:rPr>
          <w:rFonts w:ascii="Times New Roman" w:eastAsia="MS Mincho" w:hAnsi="Times New Roman" w:cs="Times New Roman"/>
          <w:b/>
        </w:rPr>
      </w:pPr>
    </w:p>
    <w:p w14:paraId="1D7FEF65" w14:textId="77777777" w:rsidR="00294D07" w:rsidRPr="00294D07" w:rsidRDefault="00294D07" w:rsidP="00294D07">
      <w:pPr>
        <w:rPr>
          <w:rFonts w:ascii="Times New Roman" w:eastAsia="MS Mincho" w:hAnsi="Times New Roman" w:cs="Times New Roman"/>
          <w:b/>
        </w:rPr>
      </w:pPr>
    </w:p>
    <w:p w14:paraId="500FC5F0" w14:textId="77777777" w:rsidR="00294D07" w:rsidRPr="00294D07" w:rsidRDefault="00294D07" w:rsidP="00294D07">
      <w:pPr>
        <w:rPr>
          <w:rFonts w:ascii="Times New Roman" w:eastAsia="MS Mincho" w:hAnsi="Times New Roman" w:cs="Times New Roman"/>
          <w:b/>
        </w:rPr>
      </w:pPr>
    </w:p>
    <w:p w14:paraId="082976A3" w14:textId="77777777" w:rsidR="00294D07" w:rsidRPr="00294D07" w:rsidRDefault="00294D07" w:rsidP="00294D07">
      <w:pPr>
        <w:rPr>
          <w:rFonts w:ascii="Times New Roman" w:eastAsia="MS Mincho" w:hAnsi="Times New Roman" w:cs="Times New Roman"/>
          <w:b/>
        </w:rPr>
      </w:pPr>
    </w:p>
    <w:p w14:paraId="39B8F4A7" w14:textId="77777777" w:rsidR="00294D07" w:rsidRPr="00294D07" w:rsidRDefault="00294D07" w:rsidP="00294D07">
      <w:pPr>
        <w:rPr>
          <w:rFonts w:ascii="Times New Roman" w:eastAsia="MS Mincho" w:hAnsi="Times New Roman" w:cs="Times New Roman"/>
          <w:b/>
        </w:rPr>
      </w:pPr>
    </w:p>
    <w:p w14:paraId="078E6F4E" w14:textId="77777777" w:rsidR="00294D07" w:rsidRPr="00294D07" w:rsidRDefault="00294D07" w:rsidP="00294D07">
      <w:pPr>
        <w:rPr>
          <w:rFonts w:ascii="Times New Roman" w:eastAsia="MS Mincho" w:hAnsi="Times New Roman" w:cs="Times New Roman"/>
          <w:b/>
        </w:rPr>
      </w:pPr>
    </w:p>
    <w:p w14:paraId="7E50C57F" w14:textId="77777777" w:rsidR="00294D07" w:rsidRPr="00294D07" w:rsidRDefault="00294D07" w:rsidP="00294D07">
      <w:pPr>
        <w:rPr>
          <w:rFonts w:ascii="Times New Roman" w:eastAsia="MS Mincho" w:hAnsi="Times New Roman" w:cs="Times New Roman"/>
          <w:b/>
        </w:rPr>
      </w:pPr>
    </w:p>
    <w:p w14:paraId="7BB581E2" w14:textId="77777777" w:rsidR="00294D07" w:rsidRPr="00294D07" w:rsidRDefault="00294D07" w:rsidP="00294D07">
      <w:pPr>
        <w:rPr>
          <w:rFonts w:ascii="Times New Roman" w:eastAsia="MS Mincho" w:hAnsi="Times New Roman" w:cs="Times New Roman"/>
          <w:b/>
        </w:rPr>
      </w:pPr>
    </w:p>
    <w:p w14:paraId="7D44B8E7" w14:textId="77777777" w:rsidR="00294D07" w:rsidRPr="00294D07" w:rsidRDefault="00294D07" w:rsidP="00294D07">
      <w:pPr>
        <w:rPr>
          <w:rFonts w:ascii="Times New Roman" w:eastAsia="MS Mincho" w:hAnsi="Times New Roman" w:cs="Times New Roman"/>
          <w:b/>
        </w:rPr>
      </w:pPr>
    </w:p>
    <w:p w14:paraId="50767538" w14:textId="77777777" w:rsidR="00294D07" w:rsidRPr="00294D07" w:rsidRDefault="00294D07" w:rsidP="00294D07">
      <w:pPr>
        <w:rPr>
          <w:rFonts w:ascii="Times New Roman" w:eastAsia="MS Mincho" w:hAnsi="Times New Roman" w:cs="Times New Roman"/>
          <w:b/>
        </w:rPr>
      </w:pPr>
    </w:p>
    <w:p w14:paraId="6B7BD68F" w14:textId="77777777" w:rsidR="00294D07" w:rsidRPr="00294D07" w:rsidRDefault="00294D07" w:rsidP="00294D07">
      <w:pPr>
        <w:rPr>
          <w:rFonts w:ascii="Times New Roman" w:eastAsia="MS Mincho" w:hAnsi="Times New Roman" w:cs="Times New Roman"/>
          <w:b/>
        </w:rPr>
      </w:pPr>
    </w:p>
    <w:p w14:paraId="08E31766" w14:textId="77777777" w:rsidR="00294D07" w:rsidRPr="00294D07" w:rsidRDefault="00294D07" w:rsidP="00294D07">
      <w:pPr>
        <w:rPr>
          <w:rFonts w:ascii="Times New Roman" w:eastAsia="MS Mincho" w:hAnsi="Times New Roman" w:cs="Times New Roman"/>
          <w:b/>
        </w:rPr>
      </w:pPr>
    </w:p>
    <w:p w14:paraId="0B0569D1" w14:textId="77777777" w:rsidR="00294D07" w:rsidRPr="00294D07" w:rsidRDefault="00294D07" w:rsidP="00294D07">
      <w:pPr>
        <w:rPr>
          <w:rFonts w:ascii="Times New Roman" w:eastAsia="MS Mincho" w:hAnsi="Times New Roman" w:cs="Times New Roman"/>
          <w:b/>
        </w:rPr>
      </w:pPr>
    </w:p>
    <w:p w14:paraId="69B92E85" w14:textId="77777777" w:rsidR="00294D07" w:rsidRPr="00294D07" w:rsidRDefault="00294D07" w:rsidP="00294D07">
      <w:pPr>
        <w:rPr>
          <w:rFonts w:ascii="Times New Roman" w:eastAsia="MS Mincho" w:hAnsi="Times New Roman" w:cs="Times New Roman"/>
          <w:b/>
        </w:rPr>
      </w:pPr>
    </w:p>
    <w:p w14:paraId="003A9BFB" w14:textId="77777777" w:rsidR="00294D07" w:rsidRPr="00294D07" w:rsidRDefault="00294D07" w:rsidP="00294D07">
      <w:pPr>
        <w:rPr>
          <w:rFonts w:ascii="Times New Roman" w:eastAsia="MS Mincho" w:hAnsi="Times New Roman" w:cs="Times New Roman"/>
          <w:b/>
        </w:rPr>
      </w:pPr>
    </w:p>
    <w:p w14:paraId="637EA2BB" w14:textId="77777777" w:rsidR="00294D07" w:rsidRPr="00294D07" w:rsidRDefault="00294D07" w:rsidP="00294D07">
      <w:pPr>
        <w:rPr>
          <w:rFonts w:ascii="Times New Roman" w:eastAsia="MS Mincho" w:hAnsi="Times New Roman" w:cs="Times New Roman"/>
          <w:b/>
        </w:rPr>
      </w:pPr>
    </w:p>
    <w:p w14:paraId="0C35C2C5" w14:textId="77777777" w:rsidR="00294D07" w:rsidRPr="00294D07" w:rsidRDefault="00294D07" w:rsidP="00294D07">
      <w:pPr>
        <w:rPr>
          <w:rFonts w:ascii="Times New Roman" w:eastAsia="MS Mincho" w:hAnsi="Times New Roman" w:cs="Times New Roman"/>
          <w:b/>
        </w:rPr>
      </w:pPr>
    </w:p>
    <w:p w14:paraId="057DB179" w14:textId="77777777" w:rsidR="00294D07" w:rsidRPr="00294D07" w:rsidRDefault="00294D07" w:rsidP="00294D07">
      <w:pPr>
        <w:rPr>
          <w:rFonts w:ascii="Times New Roman" w:eastAsia="MS Mincho" w:hAnsi="Times New Roman" w:cs="Times New Roman"/>
          <w:b/>
        </w:rPr>
      </w:pPr>
    </w:p>
    <w:p w14:paraId="420E2162" w14:textId="77777777" w:rsidR="00294D07" w:rsidRDefault="00294D07" w:rsidP="00294D07">
      <w:pPr>
        <w:spacing w:line="480" w:lineRule="auto"/>
        <w:rPr>
          <w:rFonts w:ascii="Times New Roman" w:eastAsia="MS Mincho" w:hAnsi="Times New Roman" w:cs="Times New Roman"/>
          <w:b/>
        </w:rPr>
      </w:pPr>
    </w:p>
    <w:p w14:paraId="33238FCF" w14:textId="77777777" w:rsidR="00294D07" w:rsidRPr="00294D07" w:rsidRDefault="00294D07" w:rsidP="00294D07">
      <w:pPr>
        <w:spacing w:line="480" w:lineRule="auto"/>
        <w:rPr>
          <w:rFonts w:ascii="Times New Roman" w:eastAsia="MS Mincho" w:hAnsi="Times New Roman" w:cs="Times New Roman"/>
        </w:rPr>
      </w:pPr>
      <w:r w:rsidRPr="00294D07">
        <w:rPr>
          <w:rFonts w:ascii="Times New Roman" w:eastAsia="MS Mincho" w:hAnsi="Times New Roman" w:cs="Times New Roman"/>
          <w:b/>
        </w:rPr>
        <w:t>Figure S.1.</w:t>
      </w:r>
      <w:r w:rsidRPr="00294D07">
        <w:rPr>
          <w:rFonts w:ascii="Times New Roman" w:eastAsia="MS Mincho" w:hAnsi="Times New Roman" w:cs="Times New Roman"/>
        </w:rPr>
        <w:t xml:space="preserve"> </w:t>
      </w:r>
      <w:r w:rsidRPr="00294D07">
        <w:rPr>
          <w:rFonts w:ascii="Times New Roman" w:eastAsia="MS Mincho" w:hAnsi="Times New Roman" w:cs="Times New Roman"/>
          <w:b/>
        </w:rPr>
        <w:t xml:space="preserve"> </w:t>
      </w:r>
      <w:r w:rsidRPr="00294D07">
        <w:rPr>
          <w:rFonts w:ascii="Times New Roman" w:eastAsia="MS Mincho" w:hAnsi="Times New Roman" w:cs="Times New Roman"/>
        </w:rPr>
        <w:t>Initial codes used to generate the provisional coding scheme.</w:t>
      </w:r>
    </w:p>
    <w:p w14:paraId="7650BE8E" w14:textId="77777777" w:rsidR="00294D07" w:rsidRPr="00294D07" w:rsidRDefault="00294D07" w:rsidP="00294D07">
      <w:pPr>
        <w:rPr>
          <w:rFonts w:ascii="Times New Roman" w:eastAsia="MS Mincho" w:hAnsi="Times New Roman" w:cs="Times New Roman"/>
        </w:rPr>
      </w:pPr>
    </w:p>
    <w:p w14:paraId="12AB3CEF" w14:textId="77777777" w:rsidR="00294D07" w:rsidRPr="00294D07" w:rsidRDefault="00294D07" w:rsidP="00294D07">
      <w:pPr>
        <w:spacing w:line="480" w:lineRule="auto"/>
        <w:rPr>
          <w:rFonts w:ascii="Times New Roman" w:eastAsia="MS Mincho" w:hAnsi="Times New Roman" w:cs="Times New Roman"/>
          <w:b/>
        </w:rPr>
      </w:pPr>
    </w:p>
    <w:p w14:paraId="4E4D4D4D" w14:textId="77777777" w:rsidR="00294D07" w:rsidRPr="00294D07" w:rsidRDefault="00294D07" w:rsidP="00294D07">
      <w:pPr>
        <w:spacing w:line="480" w:lineRule="auto"/>
        <w:rPr>
          <w:rFonts w:ascii="Times New Roman" w:eastAsia="MS Mincho" w:hAnsi="Times New Roman" w:cs="Times New Roman"/>
        </w:rPr>
      </w:pPr>
      <w:r w:rsidRPr="00294D07">
        <w:rPr>
          <w:rFonts w:ascii="Times New Roman" w:eastAsia="MS Mincho" w:hAnsi="Times New Roman" w:cs="Times New Roman"/>
          <w:noProof/>
          <w:lang w:val="en-US"/>
        </w:rPr>
        <w:lastRenderedPageBreak/>
        <w:drawing>
          <wp:inline distT="0" distB="0" distL="0" distR="0" wp14:anchorId="1B8B5B87" wp14:editId="1B09C7B6">
            <wp:extent cx="5181600" cy="4305738"/>
            <wp:effectExtent l="25400" t="25400" r="25400" b="381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19"/>
                    <pic:cNvPicPr>
                      <a:picLocks noChangeAspect="1" noChangeArrowheads="1"/>
                    </pic:cNvPicPr>
                  </pic:nvPicPr>
                  <pic:blipFill rotWithShape="1">
                    <a:blip r:embed="rId11">
                      <a:extLst>
                        <a:ext uri="{28A0092B-C50C-407E-A947-70E740481C1C}">
                          <a14:useLocalDpi xmlns:a14="http://schemas.microsoft.com/office/drawing/2010/main" val="0"/>
                        </a:ext>
                      </a:extLst>
                    </a:blip>
                    <a:srcRect t="29812"/>
                    <a:stretch/>
                  </pic:blipFill>
                  <pic:spPr bwMode="auto">
                    <a:xfrm>
                      <a:off x="0" y="0"/>
                      <a:ext cx="5181981" cy="430605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69B70D2" w14:textId="2A3C6C4F" w:rsidR="00294D07" w:rsidRPr="00294D07" w:rsidRDefault="00294D07" w:rsidP="00294D07">
      <w:pPr>
        <w:spacing w:line="480" w:lineRule="auto"/>
        <w:rPr>
          <w:rFonts w:ascii="Times New Roman" w:eastAsia="MS Mincho" w:hAnsi="Times New Roman" w:cs="Times New Roman"/>
        </w:rPr>
      </w:pPr>
      <w:r w:rsidRPr="00294D07">
        <w:rPr>
          <w:rFonts w:ascii="Times New Roman" w:eastAsia="MS Mincho" w:hAnsi="Times New Roman" w:cs="Times New Roman"/>
          <w:b/>
        </w:rPr>
        <w:t>Figure S.2.</w:t>
      </w:r>
      <w:r w:rsidRPr="00294D07">
        <w:rPr>
          <w:rFonts w:ascii="Times New Roman" w:eastAsia="MS Mincho" w:hAnsi="Times New Roman" w:cs="Times New Roman"/>
        </w:rPr>
        <w:t xml:space="preserve"> Initial ex</w:t>
      </w:r>
      <w:r w:rsidR="005C2379">
        <w:rPr>
          <w:rFonts w:ascii="Times New Roman" w:eastAsia="MS Mincho" w:hAnsi="Times New Roman" w:cs="Times New Roman"/>
        </w:rPr>
        <w:t>planatory matrix.</w:t>
      </w:r>
    </w:p>
    <w:p w14:paraId="1443E6B5" w14:textId="77777777" w:rsidR="00294D07" w:rsidRPr="00294D07" w:rsidRDefault="00294D07" w:rsidP="00294D07">
      <w:pPr>
        <w:spacing w:line="480" w:lineRule="auto"/>
        <w:rPr>
          <w:rFonts w:ascii="Times New Roman" w:eastAsia="MS Mincho" w:hAnsi="Times New Roman" w:cs="Times New Roman"/>
        </w:rPr>
      </w:pPr>
    </w:p>
    <w:p w14:paraId="0BF66CFF" w14:textId="77777777" w:rsidR="00294D07" w:rsidRPr="00294D07" w:rsidRDefault="00294D07" w:rsidP="00294D07">
      <w:pPr>
        <w:spacing w:line="480" w:lineRule="auto"/>
        <w:rPr>
          <w:rFonts w:ascii="Times New Roman" w:eastAsia="MS Mincho" w:hAnsi="Times New Roman" w:cs="Times New Roman"/>
        </w:rPr>
      </w:pPr>
    </w:p>
    <w:p w14:paraId="07C031CE" w14:textId="77777777" w:rsidR="00294D07" w:rsidRPr="00294D07" w:rsidRDefault="00294D07" w:rsidP="00294D07">
      <w:pPr>
        <w:spacing w:line="480" w:lineRule="auto"/>
        <w:rPr>
          <w:rFonts w:ascii="Times New Roman" w:eastAsia="MS Mincho" w:hAnsi="Times New Roman" w:cs="Times New Roman"/>
        </w:rPr>
      </w:pPr>
    </w:p>
    <w:p w14:paraId="73436408" w14:textId="77777777" w:rsidR="00294D07" w:rsidRPr="00294D07" w:rsidRDefault="00294D07" w:rsidP="00294D07">
      <w:pPr>
        <w:spacing w:line="480" w:lineRule="auto"/>
        <w:rPr>
          <w:rFonts w:ascii="Times New Roman" w:eastAsia="MS Mincho" w:hAnsi="Times New Roman" w:cs="Times New Roman"/>
        </w:rPr>
      </w:pPr>
    </w:p>
    <w:p w14:paraId="7B616995" w14:textId="77777777" w:rsidR="00294D07" w:rsidRPr="00294D07" w:rsidRDefault="00294D07" w:rsidP="00294D07">
      <w:pPr>
        <w:spacing w:line="480" w:lineRule="auto"/>
        <w:rPr>
          <w:rFonts w:ascii="Times New Roman" w:eastAsia="MS Mincho" w:hAnsi="Times New Roman" w:cs="Times New Roman"/>
        </w:rPr>
      </w:pPr>
    </w:p>
    <w:p w14:paraId="631C81DF" w14:textId="77777777" w:rsidR="00294D07" w:rsidRPr="00294D07" w:rsidRDefault="00294D07" w:rsidP="00294D07">
      <w:pPr>
        <w:spacing w:line="480" w:lineRule="auto"/>
        <w:rPr>
          <w:rFonts w:ascii="Times New Roman" w:eastAsia="MS Mincho" w:hAnsi="Times New Roman" w:cs="Times New Roman"/>
        </w:rPr>
      </w:pPr>
    </w:p>
    <w:p w14:paraId="57AF34E2" w14:textId="77777777" w:rsidR="00294D07" w:rsidRPr="00294D07" w:rsidRDefault="00294D07" w:rsidP="00294D07">
      <w:pPr>
        <w:spacing w:line="480" w:lineRule="auto"/>
        <w:rPr>
          <w:rFonts w:ascii="Times New Roman" w:eastAsia="MS Mincho" w:hAnsi="Times New Roman" w:cs="Times New Roman"/>
        </w:rPr>
      </w:pPr>
      <w:r w:rsidRPr="00294D07">
        <w:rPr>
          <w:rFonts w:ascii="Times New Roman" w:eastAsia="MS Mincho" w:hAnsi="Times New Roman" w:cs="Times New Roman"/>
          <w:noProof/>
          <w:lang w:val="en-US"/>
        </w:rPr>
        <w:lastRenderedPageBreak/>
        <w:drawing>
          <wp:inline distT="0" distB="0" distL="0" distR="0" wp14:anchorId="40806EF0" wp14:editId="365E227B">
            <wp:extent cx="5178425" cy="4667933"/>
            <wp:effectExtent l="25400" t="25400" r="28575" b="311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rotWithShape="1">
                    <a:blip r:embed="rId12">
                      <a:extLst>
                        <a:ext uri="{28A0092B-C50C-407E-A947-70E740481C1C}">
                          <a14:useLocalDpi xmlns:a14="http://schemas.microsoft.com/office/drawing/2010/main" val="0"/>
                        </a:ext>
                      </a:extLst>
                    </a:blip>
                    <a:srcRect t="28009"/>
                    <a:stretch/>
                  </pic:blipFill>
                  <pic:spPr bwMode="auto">
                    <a:xfrm>
                      <a:off x="0" y="0"/>
                      <a:ext cx="5179307" cy="466872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78C9904" w14:textId="77777777" w:rsidR="00294D07" w:rsidRPr="00294D07" w:rsidRDefault="00294D07" w:rsidP="00294D07">
      <w:pPr>
        <w:spacing w:line="480" w:lineRule="auto"/>
        <w:rPr>
          <w:rFonts w:ascii="Times New Roman" w:eastAsia="MS Mincho" w:hAnsi="Times New Roman" w:cs="Times New Roman"/>
        </w:rPr>
      </w:pPr>
      <w:r w:rsidRPr="00294D07">
        <w:rPr>
          <w:rFonts w:ascii="Times New Roman" w:eastAsia="MS Mincho" w:hAnsi="Times New Roman" w:cs="Times New Roman"/>
          <w:b/>
        </w:rPr>
        <w:t>Figure S.3.</w:t>
      </w:r>
      <w:r w:rsidRPr="00294D07">
        <w:rPr>
          <w:rFonts w:ascii="Times New Roman" w:eastAsia="MS Mincho" w:hAnsi="Times New Roman" w:cs="Times New Roman"/>
        </w:rPr>
        <w:t xml:space="preserve">  Explanatory matrix II.</w:t>
      </w:r>
    </w:p>
    <w:p w14:paraId="67D72344" w14:textId="77777777" w:rsidR="00294D07" w:rsidRPr="00294D07" w:rsidRDefault="00294D07" w:rsidP="00294D07">
      <w:pPr>
        <w:spacing w:line="480" w:lineRule="auto"/>
        <w:rPr>
          <w:rFonts w:ascii="Times New Roman" w:eastAsia="MS Mincho" w:hAnsi="Times New Roman" w:cs="Times New Roman"/>
        </w:rPr>
      </w:pPr>
    </w:p>
    <w:p w14:paraId="4370C870" w14:textId="77777777" w:rsidR="00294D07" w:rsidRPr="00294D07" w:rsidRDefault="00294D07" w:rsidP="00294D07">
      <w:pPr>
        <w:spacing w:line="480" w:lineRule="auto"/>
        <w:rPr>
          <w:rFonts w:ascii="Times New Roman" w:eastAsia="MS Mincho" w:hAnsi="Times New Roman" w:cs="Times New Roman"/>
        </w:rPr>
      </w:pPr>
    </w:p>
    <w:p w14:paraId="58C63745" w14:textId="77777777" w:rsidR="00294D07" w:rsidRPr="00294D07" w:rsidRDefault="00294D07" w:rsidP="00294D07">
      <w:pPr>
        <w:spacing w:line="480" w:lineRule="auto"/>
        <w:rPr>
          <w:rFonts w:ascii="Times New Roman" w:eastAsia="MS Mincho" w:hAnsi="Times New Roman" w:cs="Times New Roman"/>
        </w:rPr>
      </w:pPr>
    </w:p>
    <w:p w14:paraId="47432FF4" w14:textId="77777777" w:rsidR="00294D07" w:rsidRPr="00294D07" w:rsidRDefault="00294D07" w:rsidP="00294D07">
      <w:pPr>
        <w:spacing w:line="480" w:lineRule="auto"/>
        <w:rPr>
          <w:rFonts w:ascii="Times New Roman" w:eastAsia="MS Mincho" w:hAnsi="Times New Roman" w:cs="Times New Roman"/>
        </w:rPr>
      </w:pPr>
    </w:p>
    <w:p w14:paraId="77936DF7" w14:textId="77777777" w:rsidR="00294D07" w:rsidRPr="00294D07" w:rsidRDefault="00294D07" w:rsidP="00294D07">
      <w:pPr>
        <w:spacing w:line="480" w:lineRule="auto"/>
        <w:rPr>
          <w:rFonts w:ascii="Times New Roman" w:eastAsia="MS Mincho" w:hAnsi="Times New Roman" w:cs="Times New Roman"/>
        </w:rPr>
      </w:pPr>
    </w:p>
    <w:p w14:paraId="6DEEA420" w14:textId="77777777" w:rsidR="00294D07" w:rsidRPr="00294D07" w:rsidRDefault="00294D07" w:rsidP="00294D07">
      <w:pPr>
        <w:spacing w:line="480" w:lineRule="auto"/>
        <w:rPr>
          <w:rFonts w:ascii="Times New Roman" w:eastAsia="MS Mincho" w:hAnsi="Times New Roman" w:cs="Times New Roman"/>
        </w:rPr>
      </w:pPr>
      <w:r w:rsidRPr="00294D07">
        <w:rPr>
          <w:rFonts w:ascii="Times New Roman" w:eastAsia="MS Mincho" w:hAnsi="Times New Roman" w:cs="Times New Roman"/>
          <w:noProof/>
          <w:lang w:val="en-US"/>
        </w:rPr>
        <w:lastRenderedPageBreak/>
        <w:drawing>
          <wp:inline distT="0" distB="0" distL="0" distR="0" wp14:anchorId="4274ADDF" wp14:editId="3F28C323">
            <wp:extent cx="5187315" cy="4896896"/>
            <wp:effectExtent l="25400" t="25400" r="19685" b="311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rotWithShape="1">
                    <a:blip r:embed="rId13">
                      <a:extLst>
                        <a:ext uri="{28A0092B-C50C-407E-A947-70E740481C1C}">
                          <a14:useLocalDpi xmlns:a14="http://schemas.microsoft.com/office/drawing/2010/main" val="0"/>
                        </a:ext>
                      </a:extLst>
                    </a:blip>
                    <a:srcRect t="27053"/>
                    <a:stretch/>
                  </pic:blipFill>
                  <pic:spPr bwMode="auto">
                    <a:xfrm>
                      <a:off x="0" y="0"/>
                      <a:ext cx="5187822" cy="48973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71B4227" w14:textId="77777777" w:rsidR="00294D07" w:rsidRPr="00294D07" w:rsidRDefault="00294D07" w:rsidP="00294D07">
      <w:pPr>
        <w:spacing w:line="480" w:lineRule="auto"/>
        <w:rPr>
          <w:rFonts w:ascii="Times New Roman" w:eastAsia="MS Mincho" w:hAnsi="Times New Roman" w:cs="Times New Roman"/>
        </w:rPr>
      </w:pPr>
      <w:r w:rsidRPr="00294D07">
        <w:rPr>
          <w:rFonts w:ascii="Times New Roman" w:eastAsia="MS Mincho" w:hAnsi="Times New Roman" w:cs="Times New Roman"/>
          <w:b/>
        </w:rPr>
        <w:t>Figure S.4.</w:t>
      </w:r>
      <w:r w:rsidRPr="00294D07">
        <w:rPr>
          <w:rFonts w:ascii="Times New Roman" w:eastAsia="MS Mincho" w:hAnsi="Times New Roman" w:cs="Times New Roman"/>
        </w:rPr>
        <w:t xml:space="preserve">  Explanatory matrix III.</w:t>
      </w:r>
    </w:p>
    <w:p w14:paraId="6BC5CCF9" w14:textId="77777777" w:rsidR="00294D07" w:rsidRPr="00294D07" w:rsidRDefault="00294D07" w:rsidP="00294D07">
      <w:pPr>
        <w:spacing w:line="480" w:lineRule="auto"/>
        <w:rPr>
          <w:rFonts w:ascii="Times New Roman" w:eastAsia="MS Mincho" w:hAnsi="Times New Roman" w:cs="Times New Roman"/>
        </w:rPr>
      </w:pPr>
    </w:p>
    <w:p w14:paraId="1E556193" w14:textId="77777777" w:rsidR="00294D07" w:rsidRPr="00294D07" w:rsidRDefault="00294D07" w:rsidP="00294D07">
      <w:pPr>
        <w:spacing w:line="480" w:lineRule="auto"/>
        <w:rPr>
          <w:rFonts w:ascii="Times New Roman" w:eastAsia="MS Mincho" w:hAnsi="Times New Roman" w:cs="Times New Roman"/>
        </w:rPr>
      </w:pPr>
    </w:p>
    <w:p w14:paraId="4C8CF448" w14:textId="77777777" w:rsidR="00294D07" w:rsidRPr="00294D07" w:rsidRDefault="00294D07" w:rsidP="00294D07">
      <w:pPr>
        <w:spacing w:line="480" w:lineRule="auto"/>
        <w:rPr>
          <w:rFonts w:ascii="Times New Roman" w:eastAsia="MS Mincho" w:hAnsi="Times New Roman" w:cs="Times New Roman"/>
        </w:rPr>
      </w:pPr>
    </w:p>
    <w:p w14:paraId="56844A9E" w14:textId="77777777" w:rsidR="00294D07" w:rsidRPr="00294D07" w:rsidRDefault="00294D07" w:rsidP="00294D07">
      <w:pPr>
        <w:spacing w:line="480" w:lineRule="auto"/>
        <w:rPr>
          <w:rFonts w:ascii="Times New Roman" w:eastAsia="MS Mincho" w:hAnsi="Times New Roman" w:cs="Times New Roman"/>
        </w:rPr>
      </w:pPr>
    </w:p>
    <w:p w14:paraId="2C2F6EC9" w14:textId="77777777" w:rsidR="00294D07" w:rsidRPr="00294D07" w:rsidRDefault="00294D07" w:rsidP="00294D07">
      <w:pPr>
        <w:spacing w:line="480" w:lineRule="auto"/>
        <w:rPr>
          <w:rFonts w:ascii="Times New Roman" w:eastAsia="MS Mincho" w:hAnsi="Times New Roman" w:cs="Times New Roman"/>
        </w:rPr>
      </w:pPr>
    </w:p>
    <w:p w14:paraId="4AA820CC" w14:textId="77777777" w:rsidR="00294D07" w:rsidRPr="00294D07" w:rsidRDefault="00294D07" w:rsidP="00294D07">
      <w:pPr>
        <w:spacing w:line="480" w:lineRule="auto"/>
        <w:rPr>
          <w:rFonts w:ascii="Times New Roman" w:eastAsia="MS Mincho" w:hAnsi="Times New Roman" w:cs="Times New Roman"/>
        </w:rPr>
      </w:pPr>
    </w:p>
    <w:p w14:paraId="2EFF05CE" w14:textId="77777777" w:rsidR="00294D07" w:rsidRPr="00294D07" w:rsidRDefault="00294D07" w:rsidP="00294D07">
      <w:pPr>
        <w:spacing w:line="480" w:lineRule="auto"/>
        <w:rPr>
          <w:rFonts w:ascii="Times New Roman" w:eastAsia="MS Mincho" w:hAnsi="Times New Roman" w:cs="Times New Roman"/>
        </w:rPr>
      </w:pPr>
    </w:p>
    <w:p w14:paraId="088E858F" w14:textId="77777777" w:rsidR="00294D07" w:rsidRPr="00294D07" w:rsidRDefault="00294D07" w:rsidP="00294D07">
      <w:pPr>
        <w:spacing w:line="480" w:lineRule="auto"/>
        <w:rPr>
          <w:rFonts w:ascii="Times New Roman" w:eastAsia="MS Mincho" w:hAnsi="Times New Roman" w:cs="Times New Roman"/>
        </w:rPr>
      </w:pPr>
    </w:p>
    <w:p w14:paraId="46A3DA07" w14:textId="77777777" w:rsidR="00294D07" w:rsidRPr="00294D07" w:rsidRDefault="00294D07" w:rsidP="00294D07">
      <w:pPr>
        <w:spacing w:line="480" w:lineRule="auto"/>
        <w:rPr>
          <w:rFonts w:ascii="Times New Roman" w:eastAsia="MS Mincho" w:hAnsi="Times New Roman" w:cs="Times New Roman"/>
        </w:rPr>
      </w:pPr>
    </w:p>
    <w:p w14:paraId="16F00DD2" w14:textId="77777777" w:rsidR="00294D07" w:rsidRPr="00294D07" w:rsidRDefault="00294D07" w:rsidP="00294D07">
      <w:pPr>
        <w:spacing w:line="480" w:lineRule="auto"/>
        <w:rPr>
          <w:rFonts w:ascii="Times New Roman" w:eastAsia="MS Mincho" w:hAnsi="Times New Roman" w:cs="Times New Roman"/>
        </w:rPr>
      </w:pPr>
    </w:p>
    <w:p w14:paraId="124EEB83" w14:textId="2A26FE27" w:rsidR="00294D07" w:rsidRPr="00294D07" w:rsidRDefault="007076D5" w:rsidP="00294D07">
      <w:pPr>
        <w:spacing w:line="480" w:lineRule="auto"/>
        <w:rPr>
          <w:rFonts w:ascii="Times New Roman" w:eastAsia="MS Mincho" w:hAnsi="Times New Roman" w:cs="Times New Roman"/>
        </w:rPr>
      </w:pPr>
      <w:r w:rsidRPr="00030A01">
        <w:rPr>
          <w:rFonts w:ascii="Times New Roman" w:hAnsi="Times New Roman"/>
          <w:noProof/>
          <w:lang w:val="en-US"/>
        </w:rPr>
        <w:lastRenderedPageBreak/>
        <w:drawing>
          <wp:inline distT="0" distB="0" distL="0" distR="0" wp14:anchorId="73B800CD" wp14:editId="7503B440">
            <wp:extent cx="5753735" cy="5840083"/>
            <wp:effectExtent l="19050" t="19050" r="18415" b="27940"/>
            <wp:docPr id="9" name="Picture 9" descr="C:\Users\u1474585\Downloads\Explanatory matrix for publication-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1474585\Downloads\Explanatory matrix for publication-page-001.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21554"/>
                    <a:stretch/>
                  </pic:blipFill>
                  <pic:spPr bwMode="auto">
                    <a:xfrm>
                      <a:off x="0" y="0"/>
                      <a:ext cx="5753735" cy="58400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8ADB93C" w14:textId="7EBA07CD" w:rsidR="00294D07" w:rsidRPr="00294D07" w:rsidRDefault="00EB7FC4" w:rsidP="00294D07">
      <w:pPr>
        <w:spacing w:line="480" w:lineRule="auto"/>
        <w:rPr>
          <w:rFonts w:ascii="Times New Roman" w:eastAsia="MS Mincho" w:hAnsi="Times New Roman" w:cs="Times New Roman"/>
        </w:rPr>
      </w:pPr>
      <w:r>
        <w:rPr>
          <w:rFonts w:ascii="Times New Roman" w:eastAsia="MS Mincho" w:hAnsi="Times New Roman" w:cs="Times New Roman"/>
          <w:b/>
        </w:rPr>
        <w:t>Figure S.5</w:t>
      </w:r>
      <w:r w:rsidR="00294D07" w:rsidRPr="00294D07">
        <w:rPr>
          <w:rFonts w:ascii="Times New Roman" w:eastAsia="MS Mincho" w:hAnsi="Times New Roman" w:cs="Times New Roman"/>
          <w:b/>
        </w:rPr>
        <w:t>.</w:t>
      </w:r>
      <w:r w:rsidR="00294D07" w:rsidRPr="00294D07">
        <w:rPr>
          <w:rFonts w:ascii="Times New Roman" w:eastAsia="MS Mincho" w:hAnsi="Times New Roman" w:cs="Times New Roman"/>
        </w:rPr>
        <w:t xml:space="preserve">  Final explanatory matrix.</w:t>
      </w:r>
    </w:p>
    <w:p w14:paraId="3BA818ED" w14:textId="77777777" w:rsidR="00CC53F4" w:rsidRDefault="00CC53F4"/>
    <w:sectPr w:rsidR="00CC53F4" w:rsidSect="00E36F97">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134F8B" w14:textId="77777777" w:rsidR="00F62084" w:rsidRDefault="00F62084">
      <w:r>
        <w:separator/>
      </w:r>
    </w:p>
  </w:endnote>
  <w:endnote w:type="continuationSeparator" w:id="0">
    <w:p w14:paraId="52523EA5" w14:textId="77777777" w:rsidR="00F62084" w:rsidRDefault="00F620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Wingdings 3">
    <w:panose1 w:val="05040102010807070707"/>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4AB4F" w14:textId="77777777" w:rsidR="00F62084" w:rsidRDefault="00F62084">
      <w:r>
        <w:separator/>
      </w:r>
    </w:p>
  </w:footnote>
  <w:footnote w:type="continuationSeparator" w:id="0">
    <w:p w14:paraId="44B5A33B" w14:textId="77777777" w:rsidR="00F62084" w:rsidRDefault="00F6208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6ABC0" w14:textId="77777777" w:rsidR="007D699F" w:rsidRPr="00862475" w:rsidRDefault="007D699F">
    <w:pPr>
      <w:pStyle w:val="Header"/>
      <w:rPr>
        <w:rFonts w:ascii="Times New Roman" w:hAnsi="Times New Roman" w:cs="Times New Roman"/>
        <w:b/>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6E1612" w14:textId="77777777" w:rsidR="007D699F" w:rsidRPr="00E333E3" w:rsidRDefault="007D699F" w:rsidP="00E36F97">
    <w:pPr>
      <w:pStyle w:val="Header"/>
      <w:rPr>
        <w:rFonts w:ascii="Times New Roman" w:hAnsi="Times New Roman" w:cs="Times New Roman"/>
        <w:b/>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E8E067" w14:textId="77777777" w:rsidR="007D699F" w:rsidRDefault="007D699F" w:rsidP="00E36F97">
    <w:pPr>
      <w:pStyle w:val="Header"/>
      <w:ind w:right="360"/>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endez-Torres, G.J.">
    <w15:presenceInfo w15:providerId="AD" w15:userId="S-1-5-21-94802787-2259107539-412602403-261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274C"/>
    <w:rsid w:val="00030A01"/>
    <w:rsid w:val="00294D07"/>
    <w:rsid w:val="005C2379"/>
    <w:rsid w:val="0069274C"/>
    <w:rsid w:val="007076D5"/>
    <w:rsid w:val="007D699F"/>
    <w:rsid w:val="00C25B66"/>
    <w:rsid w:val="00CC53F4"/>
    <w:rsid w:val="00E15B33"/>
    <w:rsid w:val="00E36F97"/>
    <w:rsid w:val="00E5300B"/>
    <w:rsid w:val="00EB7FC4"/>
    <w:rsid w:val="00F620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3F3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74C"/>
    <w:pPr>
      <w:spacing w:after="0" w:line="240" w:lineRule="auto"/>
    </w:pPr>
    <w:rPr>
      <w:rFonts w:asciiTheme="minorHAnsi" w:eastAsiaTheme="minorEastAsia" w:hAnsiTheme="minorHAns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274C"/>
    <w:pPr>
      <w:tabs>
        <w:tab w:val="center" w:pos="4320"/>
        <w:tab w:val="right" w:pos="8640"/>
      </w:tabs>
    </w:pPr>
  </w:style>
  <w:style w:type="character" w:customStyle="1" w:styleId="HeaderChar">
    <w:name w:val="Header Char"/>
    <w:basedOn w:val="DefaultParagraphFont"/>
    <w:link w:val="Header"/>
    <w:uiPriority w:val="99"/>
    <w:rsid w:val="0069274C"/>
    <w:rPr>
      <w:rFonts w:asciiTheme="minorHAnsi" w:eastAsiaTheme="minorEastAsia" w:hAnsiTheme="minorHAnsi"/>
      <w:szCs w:val="24"/>
    </w:rPr>
  </w:style>
  <w:style w:type="paragraph" w:styleId="BalloonText">
    <w:name w:val="Balloon Text"/>
    <w:basedOn w:val="Normal"/>
    <w:link w:val="BalloonTextChar"/>
    <w:uiPriority w:val="99"/>
    <w:semiHidden/>
    <w:unhideWhenUsed/>
    <w:rsid w:val="00294D0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4D07"/>
    <w:rPr>
      <w:rFonts w:ascii="Lucida Grande" w:eastAsiaTheme="minorEastAsia" w:hAnsi="Lucida Grande" w:cs="Lucida Grande"/>
      <w:sz w:val="18"/>
      <w:szCs w:val="18"/>
    </w:rPr>
  </w:style>
  <w:style w:type="paragraph" w:styleId="Revision">
    <w:name w:val="Revision"/>
    <w:hidden/>
    <w:uiPriority w:val="99"/>
    <w:semiHidden/>
    <w:rsid w:val="00030A01"/>
    <w:pPr>
      <w:spacing w:after="0" w:line="240" w:lineRule="auto"/>
    </w:pPr>
    <w:rPr>
      <w:rFonts w:asciiTheme="minorHAnsi" w:eastAsiaTheme="minorEastAsia" w:hAnsiTheme="minorHAnsi"/>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74C"/>
    <w:pPr>
      <w:spacing w:after="0" w:line="240" w:lineRule="auto"/>
    </w:pPr>
    <w:rPr>
      <w:rFonts w:asciiTheme="minorHAnsi" w:eastAsiaTheme="minorEastAsia" w:hAnsiTheme="minorHAns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274C"/>
    <w:pPr>
      <w:tabs>
        <w:tab w:val="center" w:pos="4320"/>
        <w:tab w:val="right" w:pos="8640"/>
      </w:tabs>
    </w:pPr>
  </w:style>
  <w:style w:type="character" w:customStyle="1" w:styleId="HeaderChar">
    <w:name w:val="Header Char"/>
    <w:basedOn w:val="DefaultParagraphFont"/>
    <w:link w:val="Header"/>
    <w:uiPriority w:val="99"/>
    <w:rsid w:val="0069274C"/>
    <w:rPr>
      <w:rFonts w:asciiTheme="minorHAnsi" w:eastAsiaTheme="minorEastAsia" w:hAnsiTheme="minorHAnsi"/>
      <w:szCs w:val="24"/>
    </w:rPr>
  </w:style>
  <w:style w:type="paragraph" w:styleId="BalloonText">
    <w:name w:val="Balloon Text"/>
    <w:basedOn w:val="Normal"/>
    <w:link w:val="BalloonTextChar"/>
    <w:uiPriority w:val="99"/>
    <w:semiHidden/>
    <w:unhideWhenUsed/>
    <w:rsid w:val="00294D0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4D07"/>
    <w:rPr>
      <w:rFonts w:ascii="Lucida Grande" w:eastAsiaTheme="minorEastAsia" w:hAnsi="Lucida Grande" w:cs="Lucida Grande"/>
      <w:sz w:val="18"/>
      <w:szCs w:val="18"/>
    </w:rPr>
  </w:style>
  <w:style w:type="paragraph" w:styleId="Revision">
    <w:name w:val="Revision"/>
    <w:hidden/>
    <w:uiPriority w:val="99"/>
    <w:semiHidden/>
    <w:rsid w:val="00030A01"/>
    <w:pPr>
      <w:spacing w:after="0" w:line="240" w:lineRule="auto"/>
    </w:pPr>
    <w:rPr>
      <w:rFonts w:asciiTheme="minorHAnsi" w:eastAsiaTheme="minorEastAsia" w:hAnsiTheme="minorHAns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jpe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78E758-7AFD-8B41-B17B-A18BEEA46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6835</Words>
  <Characters>95963</Characters>
  <Application>Microsoft Macintosh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112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endez-Torres, G.J.</dc:creator>
  <cp:keywords/>
  <dc:description/>
  <cp:lastModifiedBy>G.J. Melendez-Torres</cp:lastModifiedBy>
  <cp:revision>8</cp:revision>
  <dcterms:created xsi:type="dcterms:W3CDTF">2015-11-09T15:04:00Z</dcterms:created>
  <dcterms:modified xsi:type="dcterms:W3CDTF">2016-07-02T00:14:00Z</dcterms:modified>
</cp:coreProperties>
</file>